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53B5" w:rsidRPr="004B6D13" w:rsidRDefault="00A853B5" w:rsidP="004B6D13">
      <w:pPr>
        <w:tabs>
          <w:tab w:val="center" w:pos="5043"/>
          <w:tab w:val="left" w:pos="5748"/>
        </w:tabs>
        <w:jc w:val="left"/>
        <w:sectPr w:rsidR="00A853B5" w:rsidRPr="004B6D13" w:rsidSect="001360E3">
          <w:headerReference w:type="default" r:id="rId7"/>
          <w:footerReference w:type="default" r:id="rId8"/>
          <w:pgSz w:w="12240" w:h="15840" w:code="1"/>
          <w:pgMar w:top="1418" w:right="1077" w:bottom="1134" w:left="1440" w:header="567" w:footer="448" w:gutter="0"/>
          <w:cols w:space="720"/>
          <w:docGrid w:linePitch="360"/>
        </w:sectPr>
      </w:pPr>
    </w:p>
    <w:p w:rsidR="00877ECB" w:rsidRPr="004A6E5C" w:rsidRDefault="00F323B2" w:rsidP="004A6E5C">
      <w:pPr>
        <w:pStyle w:val="Title"/>
      </w:pPr>
      <w:r w:rsidRPr="004A6E5C">
        <w:lastRenderedPageBreak/>
        <w:t xml:space="preserve">Title for paper submitted to </w:t>
      </w:r>
      <w:r w:rsidR="00DF3239" w:rsidRPr="004A6E5C">
        <w:t>2</w:t>
      </w:r>
      <w:r w:rsidR="00DF3239" w:rsidRPr="004A6E5C">
        <w:rPr>
          <w:vertAlign w:val="superscript"/>
        </w:rPr>
        <w:t>nd</w:t>
      </w:r>
      <w:r w:rsidR="00DF3239" w:rsidRPr="004A6E5C">
        <w:t xml:space="preserve"> Conference on Sustainability in Civil Engineering (CSCE’20)</w:t>
      </w:r>
    </w:p>
    <w:p w:rsidR="004A6E5C" w:rsidRPr="004A6E5C" w:rsidRDefault="004A6E5C" w:rsidP="004A6E5C"/>
    <w:p w:rsidR="000A1C3D" w:rsidRDefault="001263E3" w:rsidP="004A6E5C">
      <w:pPr>
        <w:jc w:val="center"/>
      </w:pPr>
      <w:r>
        <w:rPr>
          <w:vertAlign w:val="superscript"/>
        </w:rPr>
        <w:t xml:space="preserve">a </w:t>
      </w:r>
      <w:r w:rsidR="00F323B2" w:rsidRPr="00813316">
        <w:t xml:space="preserve">First </w:t>
      </w:r>
      <w:r w:rsidRPr="00813316">
        <w:t>Author</w:t>
      </w:r>
      <w:r w:rsidR="00F323B2" w:rsidRPr="00813316">
        <w:t xml:space="preserve">, </w:t>
      </w:r>
      <w:r>
        <w:rPr>
          <w:vertAlign w:val="superscript"/>
        </w:rPr>
        <w:t xml:space="preserve">b </w:t>
      </w:r>
      <w:r w:rsidR="00F323B2" w:rsidRPr="00813316">
        <w:t xml:space="preserve">Second </w:t>
      </w:r>
      <w:r w:rsidRPr="00813316">
        <w:t>Author</w:t>
      </w:r>
      <w:r w:rsidR="00F323B2" w:rsidRPr="00813316">
        <w:t xml:space="preserve">, </w:t>
      </w:r>
      <w:r>
        <w:rPr>
          <w:vertAlign w:val="superscript"/>
        </w:rPr>
        <w:t xml:space="preserve">c </w:t>
      </w:r>
      <w:r w:rsidR="00F323B2" w:rsidRPr="00813316">
        <w:t xml:space="preserve">Third </w:t>
      </w:r>
      <w:r w:rsidRPr="00813316">
        <w:t>Author</w:t>
      </w:r>
    </w:p>
    <w:p w:rsidR="0003247D" w:rsidRPr="00FD434A" w:rsidRDefault="00BD5CD5" w:rsidP="004A6E5C">
      <w:pPr>
        <w:spacing w:after="0"/>
        <w:ind w:left="1440" w:right="2490" w:firstLine="720"/>
        <w:jc w:val="center"/>
      </w:pPr>
      <w:r>
        <w:rPr>
          <w:b/>
        </w:rPr>
        <w:t xml:space="preserve"> </w:t>
      </w:r>
      <w:r w:rsidR="00B2074B" w:rsidRPr="00B2074B">
        <w:rPr>
          <w:b/>
        </w:rPr>
        <w:t>a</w:t>
      </w:r>
      <w:r w:rsidR="00B2074B">
        <w:t xml:space="preserve">: </w:t>
      </w:r>
      <w:r w:rsidR="0003247D" w:rsidRPr="00FD434A">
        <w:t>De</w:t>
      </w:r>
      <w:r w:rsidR="004F6E27" w:rsidRPr="00FD434A">
        <w:t>partment, Institute Name</w:t>
      </w:r>
      <w:r w:rsidR="00B2074B">
        <w:t xml:space="preserve">, </w:t>
      </w:r>
      <w:hyperlink r:id="rId9" w:history="1">
        <w:r w:rsidR="00B2074B" w:rsidRPr="00B2074B">
          <w:rPr>
            <w:rStyle w:val="Hyperlink"/>
            <w:sz w:val="18"/>
            <w:szCs w:val="18"/>
          </w:rPr>
          <w:t>email@xyz.com</w:t>
        </w:r>
      </w:hyperlink>
    </w:p>
    <w:p w:rsidR="00EE21E0" w:rsidRDefault="00B2074B" w:rsidP="004A6E5C">
      <w:pPr>
        <w:spacing w:after="0"/>
        <w:jc w:val="center"/>
        <w:rPr>
          <w:sz w:val="18"/>
          <w:szCs w:val="18"/>
        </w:rPr>
      </w:pPr>
      <w:r w:rsidRPr="00B2074B">
        <w:rPr>
          <w:b/>
          <w:sz w:val="18"/>
          <w:szCs w:val="18"/>
        </w:rPr>
        <w:t>b</w:t>
      </w:r>
      <w:r>
        <w:rPr>
          <w:sz w:val="18"/>
          <w:szCs w:val="18"/>
        </w:rPr>
        <w:t xml:space="preserve">: </w:t>
      </w:r>
      <w:r w:rsidR="004F6E27" w:rsidRPr="00FD434A">
        <w:rPr>
          <w:sz w:val="18"/>
          <w:szCs w:val="18"/>
        </w:rPr>
        <w:t xml:space="preserve">Department, Institute Name, </w:t>
      </w:r>
      <w:hyperlink r:id="rId10" w:history="1">
        <w:r w:rsidRPr="00B2074B">
          <w:rPr>
            <w:rStyle w:val="Hyperlink"/>
            <w:sz w:val="18"/>
            <w:szCs w:val="18"/>
          </w:rPr>
          <w:t>email@xyz.com</w:t>
        </w:r>
      </w:hyperlink>
      <w:r>
        <w:rPr>
          <w:sz w:val="18"/>
          <w:szCs w:val="18"/>
        </w:rPr>
        <w:t xml:space="preserve"> </w:t>
      </w:r>
      <w:r w:rsidR="004F6E27" w:rsidRPr="00FD434A">
        <w:rPr>
          <w:sz w:val="18"/>
          <w:szCs w:val="18"/>
        </w:rPr>
        <w:t>if any</w:t>
      </w:r>
    </w:p>
    <w:p w:rsidR="0003247D" w:rsidRDefault="00B2074B" w:rsidP="004A6E5C">
      <w:pPr>
        <w:spacing w:after="0"/>
        <w:jc w:val="center"/>
        <w:rPr>
          <w:sz w:val="18"/>
          <w:szCs w:val="18"/>
        </w:rPr>
      </w:pPr>
      <w:r w:rsidRPr="00B2074B">
        <w:rPr>
          <w:b/>
          <w:sz w:val="18"/>
          <w:szCs w:val="18"/>
        </w:rPr>
        <w:t>c</w:t>
      </w:r>
      <w:r>
        <w:rPr>
          <w:sz w:val="18"/>
          <w:szCs w:val="18"/>
        </w:rPr>
        <w:t xml:space="preserve">: </w:t>
      </w:r>
      <w:r w:rsidRPr="00FD434A">
        <w:rPr>
          <w:sz w:val="18"/>
          <w:szCs w:val="18"/>
        </w:rPr>
        <w:t xml:space="preserve">Department, Institute Name, </w:t>
      </w:r>
      <w:hyperlink r:id="rId11" w:history="1">
        <w:r w:rsidRPr="00B2074B">
          <w:rPr>
            <w:rStyle w:val="Hyperlink"/>
            <w:sz w:val="18"/>
            <w:szCs w:val="18"/>
          </w:rPr>
          <w:t>email@xyz.com</w:t>
        </w:r>
      </w:hyperlink>
      <w:r w:rsidR="001263E3">
        <w:rPr>
          <w:sz w:val="18"/>
          <w:szCs w:val="18"/>
        </w:rPr>
        <w:t xml:space="preserve"> </w:t>
      </w:r>
      <w:r w:rsidRPr="00FD434A">
        <w:rPr>
          <w:sz w:val="18"/>
          <w:szCs w:val="18"/>
        </w:rPr>
        <w:t>if any</w:t>
      </w:r>
    </w:p>
    <w:p w:rsidR="001C1788" w:rsidRDefault="001C1788" w:rsidP="001C1788">
      <w:pPr>
        <w:tabs>
          <w:tab w:val="left" w:pos="1560"/>
          <w:tab w:val="center" w:pos="5040"/>
        </w:tabs>
        <w:spacing w:after="0"/>
        <w:jc w:val="left"/>
        <w:rPr>
          <w:sz w:val="18"/>
          <w:szCs w:val="18"/>
        </w:rPr>
      </w:pPr>
    </w:p>
    <w:p w:rsidR="001C1788" w:rsidRPr="001C1788" w:rsidRDefault="001C1788" w:rsidP="001C1788">
      <w:pPr>
        <w:tabs>
          <w:tab w:val="left" w:pos="1560"/>
          <w:tab w:val="center" w:pos="5040"/>
        </w:tabs>
        <w:spacing w:after="0"/>
        <w:jc w:val="left"/>
        <w:rPr>
          <w:sz w:val="18"/>
          <w:szCs w:val="18"/>
        </w:rPr>
        <w:sectPr w:rsidR="001C1788" w:rsidRPr="001C1788" w:rsidSect="001360E3">
          <w:type w:val="continuous"/>
          <w:pgSz w:w="12240" w:h="15840" w:code="1"/>
          <w:pgMar w:top="1008" w:right="1080" w:bottom="1009" w:left="1440" w:header="446" w:footer="446" w:gutter="0"/>
          <w:cols w:space="720"/>
          <w:docGrid w:linePitch="360"/>
        </w:sectPr>
      </w:pPr>
    </w:p>
    <w:p w:rsidR="008805D9" w:rsidRPr="00B2074B" w:rsidRDefault="008805D9" w:rsidP="00C345BE">
      <w:pPr>
        <w:sectPr w:rsidR="008805D9" w:rsidRPr="00B2074B" w:rsidSect="001360E3">
          <w:type w:val="continuous"/>
          <w:pgSz w:w="12240" w:h="15840" w:code="1"/>
          <w:pgMar w:top="1152" w:right="1080" w:bottom="1009" w:left="1440" w:header="547" w:footer="446" w:gutter="0"/>
          <w:cols w:num="2" w:space="288"/>
          <w:docGrid w:linePitch="360"/>
        </w:sectPr>
      </w:pPr>
    </w:p>
    <w:p w:rsidR="00B2074B" w:rsidRPr="00490599" w:rsidRDefault="00F323B2" w:rsidP="00EE21E0">
      <w:pPr>
        <w:ind w:left="1134" w:right="1498"/>
        <w:rPr>
          <w:b/>
          <w:bCs/>
        </w:rPr>
      </w:pPr>
      <w:r w:rsidRPr="008D133A">
        <w:rPr>
          <w:b/>
          <w:bCs/>
          <w:i/>
          <w:iCs/>
          <w:sz w:val="22"/>
        </w:rPr>
        <w:lastRenderedPageBreak/>
        <w:t>Abstract</w:t>
      </w:r>
      <w:r w:rsidR="00AD775A" w:rsidRPr="008D133A">
        <w:rPr>
          <w:b/>
          <w:bCs/>
          <w:sz w:val="22"/>
        </w:rPr>
        <w:t>-</w:t>
      </w:r>
      <w:r w:rsidR="00AD775A" w:rsidRPr="00B2074B">
        <w:rPr>
          <w:b/>
          <w:bCs/>
        </w:rPr>
        <w:t xml:space="preserve"> </w:t>
      </w:r>
      <w:r w:rsidR="008D133A" w:rsidRPr="008D133A">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rsidR="00490599" w:rsidRPr="00427691" w:rsidRDefault="00EE21E0" w:rsidP="00C345BE">
      <w:r>
        <w:rPr>
          <w:b/>
          <w:bCs/>
          <w:i/>
          <w:iCs/>
        </w:rPr>
        <w:t>Keywords</w:t>
      </w:r>
      <w:r w:rsidR="00427691">
        <w:t xml:space="preserve">- </w:t>
      </w:r>
      <w:r w:rsidR="00427691" w:rsidRPr="00AD775A">
        <w:t xml:space="preserve">About four key words or phrases in alphabetical order, separated by commas. </w:t>
      </w:r>
    </w:p>
    <w:p w:rsidR="005178D2" w:rsidRPr="001360E3" w:rsidRDefault="00427691" w:rsidP="00EE21E0">
      <w:pPr>
        <w:pStyle w:val="Heading1"/>
      </w:pPr>
      <w:r w:rsidRPr="001360E3">
        <w:t>Introduction</w:t>
      </w:r>
    </w:p>
    <w:p w:rsidR="00CA3AA1" w:rsidRDefault="00CA3AA1" w:rsidP="00CA3AA1">
      <w:r>
        <w:t>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w:t>
      </w:r>
      <w:r w:rsidR="00E66B20">
        <w:t xml:space="preserve"> </w:t>
      </w:r>
      <w:r w:rsidR="00E66B20">
        <w:fldChar w:fldCharType="begin"/>
      </w:r>
      <w:r w:rsidR="00E66B20">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00E66B20">
        <w:fldChar w:fldCharType="separate"/>
      </w:r>
      <w:r w:rsidR="00E66B20">
        <w:rPr>
          <w:noProof/>
        </w:rPr>
        <w:t>[</w:t>
      </w:r>
      <w:hyperlink w:anchor="_ENREF_1" w:tooltip="Farooqi, 2019 #3" w:history="1">
        <w:r w:rsidR="00CC52EB">
          <w:rPr>
            <w:noProof/>
          </w:rPr>
          <w:t>1</w:t>
        </w:r>
      </w:hyperlink>
      <w:r w:rsidR="00E66B20">
        <w:rPr>
          <w:noProof/>
        </w:rPr>
        <w:t>]</w:t>
      </w:r>
      <w:r w:rsidR="00E66B20">
        <w:fldChar w:fldCharType="end"/>
      </w:r>
      <w:r>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To enable an efficient and cost-effective solution, new construction techniques were investigated by various researchers in last decade </w:t>
      </w:r>
      <w:r w:rsidR="00E66B20">
        <w:fldChar w:fldCharType="begin"/>
      </w:r>
      <w:r w:rsidR="00E66B20">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00E66B20">
        <w:fldChar w:fldCharType="separate"/>
      </w:r>
      <w:r w:rsidR="00E66B20">
        <w:rPr>
          <w:noProof/>
        </w:rPr>
        <w:t>[</w:t>
      </w:r>
      <w:hyperlink w:anchor="_ENREF_2" w:tooltip="Khan, 2018 #2" w:history="1">
        <w:r w:rsidR="00CC52EB">
          <w:rPr>
            <w:noProof/>
          </w:rPr>
          <w:t>2</w:t>
        </w:r>
      </w:hyperlink>
      <w:r w:rsidR="00E66B20">
        <w:rPr>
          <w:noProof/>
        </w:rPr>
        <w:t>]</w:t>
      </w:r>
      <w:r w:rsidR="00E66B20">
        <w:fldChar w:fldCharType="end"/>
      </w:r>
      <w:r>
        <w:t xml:space="preserve">. Structures consisted of mortar-free interlocking blocks. Mortar-free blocks used in structure played an important role during strong ground motion. These blocks dissipated more energy during seismic event, because of the relative movement at the block interfaces. </w:t>
      </w:r>
      <w:r w:rsidR="00E66B20">
        <w:fldChar w:fldCharType="begin"/>
      </w:r>
      <w:r w:rsidR="00E66B20">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00E66B20">
        <w:fldChar w:fldCharType="separate"/>
      </w:r>
      <w:r w:rsidR="00E66B20">
        <w:rPr>
          <w:noProof/>
        </w:rPr>
        <w:t>[</w:t>
      </w:r>
      <w:hyperlink w:anchor="_ENREF_3" w:tooltip="Shafiq, 2018 #1" w:history="1">
        <w:r w:rsidR="00CC52EB">
          <w:rPr>
            <w:noProof/>
          </w:rPr>
          <w:t>3</w:t>
        </w:r>
      </w:hyperlink>
      <w:r w:rsidR="00E66B20">
        <w:rPr>
          <w:noProof/>
        </w:rPr>
        <w:t>]</w:t>
      </w:r>
      <w:r w:rsidR="00E66B20">
        <w:fldChar w:fldCharType="end"/>
      </w:r>
      <w:r>
        <w:t xml:space="preserve">.  However, the mass of coconut </w:t>
      </w:r>
      <w:r w:rsidR="00290A7D">
        <w:t>fiber</w:t>
      </w:r>
      <w:r>
        <w:t xml:space="preserve"> reinforced concrete blocks is still a point of concern. Lighter the mass of structure, lower the inertia force 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00CC52EB">
          <w:fldChar w:fldCharType="begin"/>
        </w:r>
        <w:r w:rsidR="00CC52EB">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00CC52EB">
          <w:fldChar w:fldCharType="separate"/>
        </w:r>
        <w:r w:rsidR="00CC52EB">
          <w:rPr>
            <w:noProof/>
          </w:rPr>
          <w:t>Ali [4]</w:t>
        </w:r>
        <w:r w:rsidR="00CC52EB">
          <w:fldChar w:fldCharType="end"/>
        </w:r>
      </w:hyperlink>
      <w:r>
        <w:t xml:space="preserve"> conducted study on development of low cost shake table. </w:t>
      </w:r>
    </w:p>
    <w:p w:rsidR="00CA3AA1" w:rsidRDefault="00CA3AA1" w:rsidP="00CA3AA1">
      <w:r>
        <w:t xml:space="preserve">During seismic event, interlocking structure can dissipate energy, because of relative movement of block interfaces. Lighter the mass of structure, lower the inertia force generated during the seismic event </w:t>
      </w:r>
      <w:r w:rsidR="00E66B20">
        <w:fldChar w:fldCharType="begin"/>
      </w:r>
      <w:r w:rsidR="00CC52EB">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00E66B20">
        <w:fldChar w:fldCharType="separate"/>
      </w:r>
      <w:r w:rsidR="00CC52EB">
        <w:rPr>
          <w:noProof/>
        </w:rPr>
        <w:t>[</w:t>
      </w:r>
      <w:hyperlink w:anchor="_ENREF_5" w:tooltip="Umar, 2015 #4" w:history="1">
        <w:r w:rsidR="00CC52EB">
          <w:rPr>
            <w:noProof/>
          </w:rPr>
          <w:t>5</w:t>
        </w:r>
      </w:hyperlink>
      <w:r w:rsidR="00CC52EB">
        <w:rPr>
          <w:noProof/>
        </w:rPr>
        <w:t>]</w:t>
      </w:r>
      <w:r w:rsidR="00E66B20">
        <w:fldChar w:fldCharType="end"/>
      </w:r>
      <w:r>
        <w:t xml:space="preserve">. Interlocking plastic-block structure would be light in weight, generating less mass. To the best of author knowledge, no study has been conducting </w:t>
      </w:r>
      <w:r>
        <w:lastRenderedPageBreak/>
        <w:t xml:space="preserve">to investigate the </w:t>
      </w:r>
      <w:r w:rsidR="00E66B20">
        <w:t>behavior</w:t>
      </w:r>
      <w:r>
        <w:t xml:space="preserve"> of interlocking plastic-block structure under harmonic loading using locally developed low-cost shake table. The main purpose is to explore the potential of plastic-block in housing. To start with, small-scale interlocking column is considered. For real application, full-scale plastic blocks would be needed along with some mechanism for wall connections with foundation and diaphragm. However, this would be tackled if favourable results are obtained from small-scale testing. Interlocking plastic-block structure is a new kind of structure. Waste plastic can be recycled for useful interlocking plastic-blocks. Also, fire-resistant paints may be needed which is outside the scope of current work. In this study, energy absorption of interlocking plastic-block column is experimentally investigated. Empirical equations are also being developed from the obtained results.</w:t>
      </w:r>
    </w:p>
    <w:p w:rsidR="0098240F" w:rsidRPr="00AD775A" w:rsidRDefault="0098240F" w:rsidP="00C345BE">
      <w:r w:rsidRPr="00AD775A">
        <w:t>Iden</w:t>
      </w:r>
      <w:r w:rsidR="00CC3D39">
        <w:t xml:space="preserve">tify the constructs of research paper – Essentially a research paper </w:t>
      </w:r>
      <w:r w:rsidRPr="00AD775A">
        <w:t>consists of five major sections. The number of pages may vary depending upon the topic of research work but genera</w:t>
      </w:r>
      <w:r w:rsidR="007E5629">
        <w:t>lly comprises up to 4 to 6</w:t>
      </w:r>
      <w:r w:rsidRPr="00AD775A">
        <w:t xml:space="preserve"> pages. These are:</w:t>
      </w:r>
    </w:p>
    <w:p w:rsidR="0099582D" w:rsidRPr="00AD775A" w:rsidRDefault="0099582D" w:rsidP="00C345BE">
      <w:pPr>
        <w:pStyle w:val="ListParagraph"/>
        <w:numPr>
          <w:ilvl w:val="0"/>
          <w:numId w:val="5"/>
        </w:numPr>
      </w:pPr>
      <w:r w:rsidRPr="00AD775A">
        <w:t xml:space="preserve">Abstract </w:t>
      </w:r>
    </w:p>
    <w:p w:rsidR="0099582D" w:rsidRPr="00AD775A" w:rsidRDefault="0099582D" w:rsidP="00C345BE">
      <w:pPr>
        <w:pStyle w:val="ListParagraph"/>
        <w:numPr>
          <w:ilvl w:val="0"/>
          <w:numId w:val="5"/>
        </w:numPr>
      </w:pPr>
      <w:r w:rsidRPr="00AD775A">
        <w:t xml:space="preserve">Introduction </w:t>
      </w:r>
    </w:p>
    <w:p w:rsidR="0099582D" w:rsidRPr="00AD775A" w:rsidRDefault="0099582D" w:rsidP="00C345BE">
      <w:pPr>
        <w:pStyle w:val="ListParagraph"/>
        <w:numPr>
          <w:ilvl w:val="0"/>
          <w:numId w:val="5"/>
        </w:numPr>
      </w:pPr>
      <w:r w:rsidRPr="00AD775A">
        <w:t xml:space="preserve">Research </w:t>
      </w:r>
      <w:r w:rsidR="004A6E5C">
        <w:t>Methodology</w:t>
      </w:r>
      <w:r w:rsidRPr="00AD775A">
        <w:t xml:space="preserve"> </w:t>
      </w:r>
    </w:p>
    <w:p w:rsidR="0099582D" w:rsidRPr="00AD775A" w:rsidRDefault="0099582D" w:rsidP="00C345BE">
      <w:pPr>
        <w:pStyle w:val="ListParagraph"/>
        <w:numPr>
          <w:ilvl w:val="0"/>
          <w:numId w:val="5"/>
        </w:numPr>
      </w:pPr>
      <w:r w:rsidRPr="00AD775A">
        <w:t xml:space="preserve">Results or Finding </w:t>
      </w:r>
    </w:p>
    <w:p w:rsidR="0092512C" w:rsidRPr="00AD775A" w:rsidRDefault="0099582D" w:rsidP="00C345BE">
      <w:pPr>
        <w:pStyle w:val="ListParagraph"/>
        <w:numPr>
          <w:ilvl w:val="0"/>
          <w:numId w:val="5"/>
        </w:numPr>
      </w:pPr>
      <w:r w:rsidRPr="00AD775A">
        <w:t>Conclusions</w:t>
      </w:r>
    </w:p>
    <w:p w:rsidR="009A1D91" w:rsidRPr="00AD775A" w:rsidRDefault="006B036D" w:rsidP="00C345BE">
      <w:r w:rsidRPr="00AD775A">
        <w:t>I</w:t>
      </w:r>
      <w:r w:rsidR="0092512C" w:rsidRPr="00AD775A">
        <w:t xml:space="preserve">n Introduction you can mention the introduction about your research. </w:t>
      </w:r>
    </w:p>
    <w:p w:rsidR="0099582D" w:rsidRPr="00EE21E0" w:rsidRDefault="00E66B20" w:rsidP="00EE21E0">
      <w:pPr>
        <w:pStyle w:val="Heading1"/>
      </w:pPr>
      <w:r>
        <w:rPr>
          <w:bCs/>
          <w:color w:val="000000"/>
        </w:rPr>
        <w:t>EXPERIMENTAL PROCEDURES</w:t>
      </w:r>
    </w:p>
    <w:p w:rsidR="000A1C3D" w:rsidRDefault="00E66B20" w:rsidP="00BD5CD5">
      <w:r w:rsidRPr="00BD5CD5">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w:t>
      </w:r>
      <w:r>
        <w:rPr>
          <w:bCs/>
          <w:color w:val="000000"/>
        </w:rPr>
        <w:t xml:space="preserve"> g.</w:t>
      </w:r>
      <w:r w:rsidR="0099582D" w:rsidRPr="00AD775A">
        <w:t xml:space="preserve"> </w:t>
      </w:r>
    </w:p>
    <w:p w:rsidR="008C7854" w:rsidRPr="004A6E5C" w:rsidRDefault="008C7854" w:rsidP="00CB016D">
      <w:pPr>
        <w:pStyle w:val="Heading2"/>
        <w:rPr>
          <w:b w:val="0"/>
          <w:bCs/>
        </w:rPr>
      </w:pPr>
      <w:r w:rsidRPr="004A6E5C">
        <w:rPr>
          <w:b w:val="0"/>
          <w:bCs/>
        </w:rPr>
        <w:t xml:space="preserve"> Prototype interlocking plastic-blocks</w:t>
      </w:r>
      <w:r w:rsidR="00CB016D" w:rsidRPr="004A6E5C">
        <w:rPr>
          <w:b w:val="0"/>
          <w:bCs/>
        </w:rPr>
        <w:t>.</w:t>
      </w:r>
    </w:p>
    <w:p w:rsidR="008C7854" w:rsidRPr="008C7854" w:rsidRDefault="008C7854" w:rsidP="00BD5CD5">
      <w:pPr>
        <w:rPr>
          <w:lang w:val="en-AU"/>
        </w:rPr>
      </w:pPr>
      <w:r w:rsidRPr="008C7854">
        <w:rPr>
          <w:lang w:val="en-AU"/>
        </w:rPr>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 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8C7854" w:rsidRPr="008C7854" w:rsidTr="00290A7D">
        <w:trPr>
          <w:jc w:val="center"/>
        </w:trPr>
        <w:tc>
          <w:tcPr>
            <w:tcW w:w="453" w:type="dxa"/>
            <w:vAlign w:val="bottom"/>
          </w:tcPr>
          <w:p w:rsidR="008C7854" w:rsidRPr="008C7854" w:rsidRDefault="008C7854" w:rsidP="008C7854">
            <w:pPr>
              <w:widowControl w:val="0"/>
              <w:autoSpaceDE w:val="0"/>
              <w:autoSpaceDN w:val="0"/>
              <w:adjustRightInd w:val="0"/>
              <w:spacing w:line="280" w:lineRule="exact"/>
              <w:rPr>
                <w:bCs/>
                <w:color w:val="000000"/>
                <w:lang w:val="en-AU"/>
              </w:rPr>
            </w:pPr>
          </w:p>
          <w:p w:rsidR="008C7854" w:rsidRPr="008C7854" w:rsidRDefault="00290A7D" w:rsidP="008C7854">
            <w:pPr>
              <w:widowControl w:val="0"/>
              <w:autoSpaceDE w:val="0"/>
              <w:autoSpaceDN w:val="0"/>
              <w:adjustRightInd w:val="0"/>
              <w:spacing w:line="280" w:lineRule="exact"/>
              <w:rPr>
                <w:bCs/>
                <w:color w:val="000000"/>
                <w:lang w:val="en-AU"/>
              </w:rPr>
            </w:pPr>
            <w:r>
              <w:rPr>
                <w:bCs/>
                <w:color w:val="000000"/>
                <w:lang w:val="en-AU"/>
              </w:rPr>
              <w:t>a.</w:t>
            </w:r>
          </w:p>
        </w:tc>
        <w:tc>
          <w:tcPr>
            <w:tcW w:w="3233" w:type="dxa"/>
            <w:vAlign w:val="bottom"/>
          </w:tcPr>
          <w:p w:rsidR="008C7854" w:rsidRPr="008C7854" w:rsidRDefault="008C7854" w:rsidP="008C7854">
            <w:pPr>
              <w:widowControl w:val="0"/>
              <w:autoSpaceDE w:val="0"/>
              <w:autoSpaceDN w:val="0"/>
              <w:adjustRightInd w:val="0"/>
              <w:spacing w:line="280" w:lineRule="exact"/>
              <w:rPr>
                <w:bCs/>
                <w:color w:val="000000"/>
                <w:lang w:val="en-AU"/>
              </w:rPr>
            </w:pPr>
            <w:r w:rsidRPr="008C7854">
              <w:rPr>
                <w:bCs/>
                <w:noProof/>
                <w:color w:val="000000"/>
                <w:lang w:val="en-GB" w:bidi="ar-SA"/>
              </w:rPr>
              <w:drawing>
                <wp:anchor distT="0" distB="0" distL="114300" distR="114300" simplePos="0" relativeHeight="251659264" behindDoc="1" locked="0" layoutInCell="1" allowOverlap="1" wp14:anchorId="41E135D7" wp14:editId="77DB5796">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4E1006A-15C5-41BE-9F0E-0089C1FAE0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rsidR="008C7854" w:rsidRPr="008C7854" w:rsidRDefault="00290A7D" w:rsidP="008C7854">
            <w:pPr>
              <w:widowControl w:val="0"/>
              <w:autoSpaceDE w:val="0"/>
              <w:autoSpaceDN w:val="0"/>
              <w:adjustRightInd w:val="0"/>
              <w:spacing w:line="280" w:lineRule="exact"/>
              <w:rPr>
                <w:bCs/>
                <w:color w:val="000000"/>
                <w:lang w:val="en-AU"/>
              </w:rPr>
            </w:pPr>
            <w:r>
              <w:rPr>
                <w:bCs/>
                <w:color w:val="000000"/>
                <w:lang w:val="en-AU"/>
              </w:rPr>
              <w:t>b.</w:t>
            </w:r>
          </w:p>
        </w:tc>
        <w:tc>
          <w:tcPr>
            <w:tcW w:w="3622" w:type="dxa"/>
            <w:vAlign w:val="bottom"/>
          </w:tcPr>
          <w:p w:rsidR="008C7854" w:rsidRPr="008C7854" w:rsidRDefault="008C7854" w:rsidP="008C7854">
            <w:pPr>
              <w:widowControl w:val="0"/>
              <w:autoSpaceDE w:val="0"/>
              <w:autoSpaceDN w:val="0"/>
              <w:adjustRightInd w:val="0"/>
              <w:spacing w:line="280" w:lineRule="exact"/>
              <w:rPr>
                <w:bCs/>
                <w:color w:val="000000"/>
                <w:lang w:val="en-AU"/>
              </w:rPr>
            </w:pPr>
            <w:r w:rsidRPr="008C7854">
              <w:rPr>
                <w:bCs/>
                <w:noProof/>
                <w:color w:val="000000"/>
                <w:lang w:val="en-GB" w:bidi="ar-SA"/>
              </w:rPr>
              <w:drawing>
                <wp:anchor distT="0" distB="0" distL="114300" distR="114300" simplePos="0" relativeHeight="251660288" behindDoc="1" locked="0" layoutInCell="1" allowOverlap="1" wp14:anchorId="34BC1792" wp14:editId="2EE0FC1B">
                  <wp:simplePos x="0" y="0"/>
                  <wp:positionH relativeFrom="column">
                    <wp:posOffset>436880</wp:posOffset>
                  </wp:positionH>
                  <wp:positionV relativeFrom="margin">
                    <wp:posOffset>212725</wp:posOffset>
                  </wp:positionV>
                  <wp:extent cx="1958340" cy="1623060"/>
                  <wp:effectExtent l="0" t="0" r="3810" b="0"/>
                  <wp:wrapTight wrapText="bothSides">
                    <wp:wrapPolygon edited="0">
                      <wp:start x="0" y="0"/>
                      <wp:lineTo x="0" y="21296"/>
                      <wp:lineTo x="21432" y="21296"/>
                      <wp:lineTo x="2143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3">
                            <a:extLst>
                              <a:ext uri="{28A0092B-C50C-407E-A947-70E740481C1C}">
                                <a14:useLocalDpi xmlns:a14="http://schemas.microsoft.com/office/drawing/2010/main" val="0"/>
                              </a:ext>
                            </a:extLst>
                          </a:blip>
                          <a:stretch>
                            <a:fillRect/>
                          </a:stretch>
                        </pic:blipFill>
                        <pic:spPr>
                          <a:xfrm>
                            <a:off x="0" y="0"/>
                            <a:ext cx="1958340" cy="1623060"/>
                          </a:xfrm>
                          <a:prstGeom prst="rect">
                            <a:avLst/>
                          </a:prstGeom>
                        </pic:spPr>
                      </pic:pic>
                    </a:graphicData>
                  </a:graphic>
                  <wp14:sizeRelH relativeFrom="page">
                    <wp14:pctWidth>0</wp14:pctWidth>
                  </wp14:sizeRelH>
                  <wp14:sizeRelV relativeFrom="page">
                    <wp14:pctHeight>0</wp14:pctHeight>
                  </wp14:sizeRelV>
                </wp:anchor>
              </w:drawing>
            </w:r>
          </w:p>
        </w:tc>
      </w:tr>
    </w:tbl>
    <w:p w:rsidR="008C7854" w:rsidRPr="008C7854" w:rsidRDefault="008C7854" w:rsidP="008C7854">
      <w:pPr>
        <w:widowControl w:val="0"/>
        <w:autoSpaceDE w:val="0"/>
        <w:autoSpaceDN w:val="0"/>
        <w:adjustRightInd w:val="0"/>
        <w:spacing w:line="280" w:lineRule="exact"/>
        <w:jc w:val="center"/>
        <w:rPr>
          <w:bCs/>
          <w:color w:val="000000"/>
          <w:lang w:val="en-AU"/>
        </w:rPr>
      </w:pPr>
      <w:r w:rsidRPr="008C7854">
        <w:rPr>
          <w:bCs/>
          <w:color w:val="000000"/>
          <w:lang w:val="en-AU"/>
        </w:rPr>
        <w:t>Figure 1: Interlocking plastic-blocks, a. proposed for construction, and b. prototype for current study</w:t>
      </w:r>
    </w:p>
    <w:p w:rsidR="008C7854" w:rsidRPr="004A6E5C" w:rsidRDefault="008C7854" w:rsidP="00CB016D">
      <w:pPr>
        <w:pStyle w:val="Heading2"/>
        <w:rPr>
          <w:b w:val="0"/>
          <w:bCs/>
        </w:rPr>
      </w:pPr>
      <w:r w:rsidRPr="004A6E5C">
        <w:rPr>
          <w:b w:val="0"/>
          <w:bCs/>
        </w:rPr>
        <w:t>Locally developed low-cost shake table</w:t>
      </w:r>
      <w:r w:rsidR="00CB016D" w:rsidRPr="004A6E5C">
        <w:rPr>
          <w:b w:val="0"/>
          <w:bCs/>
        </w:rPr>
        <w:t>.</w:t>
      </w:r>
    </w:p>
    <w:p w:rsidR="008C7854" w:rsidRPr="008C7854" w:rsidRDefault="008C7854" w:rsidP="00BD5CD5">
      <w:pPr>
        <w:rPr>
          <w:lang w:val="en-AU"/>
        </w:rPr>
      </w:pPr>
      <w:r w:rsidRPr="008C7854">
        <w:rPr>
          <w:lang w:val="en-AU"/>
        </w:rPr>
        <w:t xml:space="preserve">Locally developed low-cost shake table is shown in Figure 2. Simple 1D shake table is prepared by using local human resource and materials. The size of shake table is 600 mm x 450 mm. Shake table can be operated using an electric motor of 1 horse power having variable gear which can control the frequency of applied loading. </w:t>
      </w:r>
    </w:p>
    <w:p w:rsidR="008C7854" w:rsidRPr="004A6E5C" w:rsidRDefault="008C7854" w:rsidP="00BD5CD5">
      <w:pPr>
        <w:pStyle w:val="Heading2"/>
        <w:spacing w:after="120"/>
        <w:rPr>
          <w:b w:val="0"/>
          <w:bCs/>
        </w:rPr>
      </w:pPr>
      <w:r w:rsidRPr="004A6E5C">
        <w:rPr>
          <w:b w:val="0"/>
          <w:bCs/>
        </w:rPr>
        <w:t>Mortar-free interlocking structure on shake table and its instrumentation</w:t>
      </w:r>
      <w:r w:rsidR="00CB016D" w:rsidRPr="004A6E5C">
        <w:rPr>
          <w:b w:val="0"/>
          <w:bCs/>
        </w:rPr>
        <w:t>.</w:t>
      </w:r>
    </w:p>
    <w:p w:rsidR="00E97EA6" w:rsidRPr="00BD5CD5" w:rsidRDefault="008C7854" w:rsidP="00BD5CD5">
      <w:pPr>
        <w:spacing w:after="120"/>
        <w:rPr>
          <w:lang w:val="en-AU"/>
        </w:rPr>
      </w:pPr>
      <w:r w:rsidRPr="008C7854">
        <w:rPr>
          <w:lang w:val="en-AU"/>
        </w:rPr>
        <w:t>Mortar-free prototype structure consists of eight interlocking plastic-blocks (n=8), making a total height (H) of 340 mm. It is a single block width column having the base area (a) of 62 mm x 62 mm. Uplift up to key height (h) of 12 mm can be availed, otherwise the column collapse is expected. Fixed base is provided. No mass is provided at the column top. However, the total mass of structure (M) is 0.20 Kg. The instrumentation of structure placed on shake table is shown in Figure 3. Schematic diagram is shown in Figure 3a and test set up is shown in Figure 3b. Two accelerometers are used: one at shake table to record ground motion and other at column top to record the structure response. Accelerometers are connected to computer system and data from accelerometers to computer is transferred using two types of software such as arduino and visual studio. Column response in terms of acceleration-time is recorded and velocity-time and displacement-time histories are obtained using software seismosignal.</w:t>
      </w:r>
    </w:p>
    <w:p w:rsidR="00E97EA6" w:rsidRPr="00B2074B" w:rsidRDefault="00E97EA6" w:rsidP="00E97EA6">
      <w:pPr>
        <w:pStyle w:val="Heading1"/>
        <w:spacing w:after="240"/>
      </w:pPr>
      <w:r>
        <w:rPr>
          <w:bCs/>
          <w:color w:val="000000"/>
        </w:rPr>
        <w:t xml:space="preserve">RESEARCH METHODOLOGY </w:t>
      </w:r>
    </w:p>
    <w:p w:rsidR="00E97EA6" w:rsidRDefault="00E97EA6" w:rsidP="00B25D3E">
      <w:r>
        <w:t xml:space="preserve">The response of interlocking plastic-block structure i.e. acceleration – time history, velocity – time history and displacement – time history during the period from 20 s to 25 s are shown in </w:t>
      </w:r>
      <w:r w:rsidRPr="00F41FBA">
        <w:t xml:space="preserve">Figure 4. The blue dash line shows response at top of structure while red full line shows applied loading. These </w:t>
      </w:r>
      <w:r w:rsidRPr="002D2624">
        <w:t>histories are acceptable to large extent to study the dynamic response of column structure. As described earlier, acceleration-time history was recorded with the help of accelerometer and then it was being converted to velocity- time and displacement-time histories using software seismosignal.</w:t>
      </w:r>
    </w:p>
    <w:p w:rsidR="00E97EA6" w:rsidRPr="00BD5CD5" w:rsidRDefault="00E97EA6" w:rsidP="00B25D3E">
      <w:r>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t xml:space="preserve">, respectively) is taken as applied loading. These are 1 g, 55 cm/s and 3.2 cm, respectively. Similarly, the averaged acceleration, velocity and displacement at column top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t</m:t>
            </m:r>
          </m:sub>
        </m:sSub>
      </m:oMath>
      <w:r>
        <w:t>, respectively) is taken as column response. These are 1.3 g, 60 cm/s and 3.6 cm, respectively. It may be noted that the amplitude of each cycle is considered for taking the average of any particular parameter.</w:t>
      </w:r>
    </w:p>
    <w:p w:rsidR="0099582D" w:rsidRPr="00B2074B" w:rsidRDefault="008C7854" w:rsidP="00CB016D">
      <w:pPr>
        <w:pStyle w:val="Heading1"/>
        <w:spacing w:after="240"/>
      </w:pPr>
      <w:r>
        <w:rPr>
          <w:bCs/>
          <w:color w:val="000000"/>
        </w:rPr>
        <w:t>RESULTS</w:t>
      </w:r>
    </w:p>
    <w:p w:rsidR="008C7854" w:rsidRDefault="008C7854" w:rsidP="00B25D3E">
      <w:r>
        <w:t xml:space="preserve">The response of interlocking plastic-block structure i.e. acceleration – time history, velocity – time history and displacement – time history during the period from 20 s to 25 s are shown in </w:t>
      </w:r>
      <w:r w:rsidRPr="00F41FBA">
        <w:t xml:space="preserve">Figure 4. The blue dash line shows response at top of structure while red full line shows applied loading. These </w:t>
      </w:r>
      <w:r w:rsidRPr="002D2624">
        <w:t>histories are acceptable to large extent to study the dynamic response of column structure. As described earlier, acceleration-time history was recorded with the help of accelerometer and then it was being converted to velocity- time and displacement-time histories using software seismosignal.</w:t>
      </w:r>
    </w:p>
    <w:p w:rsidR="008C7854" w:rsidRDefault="008C7854" w:rsidP="00B25D3E">
      <w:r>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t xml:space="preserve">, respectively) is taken as applied loading. These are 1 g, 55 cm/s and 3.2 cm, respectively. Similarly, the averaged acceleration, velocity and displacement at column top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t</m:t>
            </m:r>
          </m:sub>
        </m:sSub>
      </m:oMath>
      <w:r>
        <w:t>, respectively) is taken as column response. These are 1.3 g, 60 cm/s and 3.6 cm, respectively. It may be noted that the amplitude of each cycle is considered for taking the average of any particular parameter.</w:t>
      </w:r>
    </w:p>
    <w:p w:rsidR="00D23936" w:rsidRPr="004A6E5C" w:rsidRDefault="008C7854" w:rsidP="00CB016D">
      <w:pPr>
        <w:pStyle w:val="Heading2"/>
        <w:spacing w:beforeLines="120" w:before="288"/>
        <w:rPr>
          <w:b w:val="0"/>
          <w:bCs/>
        </w:rPr>
      </w:pPr>
      <w:r w:rsidRPr="004A6E5C">
        <w:rPr>
          <w:b w:val="0"/>
          <w:bCs/>
        </w:rPr>
        <w:t>Base shear – displacement curves and energy absorption</w:t>
      </w:r>
      <w:r w:rsidR="00CB016D" w:rsidRPr="004A6E5C">
        <w:rPr>
          <w:b w:val="0"/>
          <w:bCs/>
        </w:rPr>
        <w:t>.</w:t>
      </w:r>
    </w:p>
    <w:p w:rsidR="00D23936" w:rsidRPr="00AD775A" w:rsidRDefault="0099582D" w:rsidP="00B25D3E">
      <w:r w:rsidRPr="00AD775A">
        <w:t>In this approach combine all your researched inf</w:t>
      </w:r>
      <w:r w:rsidR="003134F6">
        <w:t>ormation in form of a</w:t>
      </w:r>
      <w:r w:rsidRPr="00AD775A">
        <w:t xml:space="preserve"> research paper. In this researcher can take the reference of already accomplished work as a start</w:t>
      </w:r>
      <w:r w:rsidR="00F46C9E">
        <w:t>ing building block of its paper.</w:t>
      </w:r>
    </w:p>
    <w:p w:rsidR="0099582D" w:rsidRPr="00AD775A" w:rsidRDefault="0099582D" w:rsidP="00B25D3E">
      <w:r w:rsidRPr="00AD775A">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rsidR="00D23936" w:rsidRPr="004A6E5C" w:rsidRDefault="00D23936" w:rsidP="00CB016D">
      <w:pPr>
        <w:pStyle w:val="Heading2"/>
        <w:spacing w:beforeLines="120" w:before="288"/>
        <w:rPr>
          <w:b w:val="0"/>
          <w:bCs/>
        </w:rPr>
      </w:pPr>
      <w:r w:rsidRPr="004A6E5C">
        <w:rPr>
          <w:b w:val="0"/>
          <w:bCs/>
        </w:rPr>
        <w:t>Use of software</w:t>
      </w:r>
    </w:p>
    <w:p w:rsidR="0099582D" w:rsidRPr="00AD775A" w:rsidRDefault="0099582D" w:rsidP="00B25D3E">
      <w:r w:rsidRPr="00AD775A">
        <w:t xml:space="preserve">There are </w:t>
      </w:r>
      <w:r w:rsidR="00AB1E10" w:rsidRPr="00AD775A">
        <w:t>numbers</w:t>
      </w:r>
      <w:r w:rsidRPr="00AD775A">
        <w:t xml:space="preserve"> of software available which can mimic the process involved in your research work and can produce the possible result. One of</w:t>
      </w:r>
      <w:r w:rsidR="00F46C9E">
        <w:t xml:space="preserve"> such type of software is ETABS</w:t>
      </w:r>
      <w:r w:rsidRPr="00AD775A">
        <w:t xml:space="preserve">. </w:t>
      </w:r>
      <w:r w:rsidR="00F46C9E">
        <w:t>Y</w:t>
      </w:r>
      <w:r w:rsidRPr="00AD775A">
        <w:t>ou can get the simulated results of your paper and it easies the process of paper writing.</w:t>
      </w:r>
    </w:p>
    <w:p w:rsidR="00305683" w:rsidRDefault="0099582D" w:rsidP="00B25D3E">
      <w:r w:rsidRPr="00AD775A">
        <w:t xml:space="preserve">As by adopting the above practices all major constructs of a </w:t>
      </w:r>
      <w:r w:rsidR="00EC2D9E" w:rsidRPr="00AD775A">
        <w:t>research paper</w:t>
      </w:r>
      <w:r w:rsidRPr="00AD775A">
        <w:t xml:space="preserve"> can be written and together compiled to form a </w:t>
      </w:r>
      <w:r w:rsidRPr="00BA1BE9">
        <w:t>complete</w:t>
      </w:r>
      <w:r w:rsidR="00424157">
        <w:t xml:space="preserve"> </w:t>
      </w:r>
      <w:r w:rsidR="00EC2D9E" w:rsidRPr="00AD775A">
        <w:t>research</w:t>
      </w:r>
      <w:r w:rsidRPr="00AD775A">
        <w:t xml:space="preserve"> ready for Peer review.</w:t>
      </w:r>
    </w:p>
    <w:p w:rsidR="00305683" w:rsidRPr="00305683" w:rsidRDefault="00305683" w:rsidP="00C345BE">
      <w:pPr>
        <w:jc w:val="center"/>
        <w:rPr>
          <w:lang w:val="en-AU" w:eastAsia="en-AU"/>
        </w:rPr>
      </w:pPr>
      <w:r>
        <w:rPr>
          <w:lang w:val="en-AU" w:eastAsia="en-AU"/>
        </w:rPr>
        <w:t>a</w:t>
      </w:r>
      <w:r w:rsidRPr="00305683">
        <w:rPr>
          <w:lang w:val="en-AU" w:eastAsia="en-AU"/>
        </w:rPr>
        <w:t>)</w:t>
      </w:r>
      <w:r w:rsidRPr="00305683">
        <w:rPr>
          <w:noProof/>
          <w:lang w:val="en-GB" w:bidi="ar-SA"/>
        </w:rPr>
        <w:drawing>
          <wp:inline distT="0" distB="0" distL="0" distR="0" wp14:anchorId="196542F5" wp14:editId="5CC6750A">
            <wp:extent cx="2468296" cy="17799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4">
                      <a:extLst>
                        <a:ext uri="{28A0092B-C50C-407E-A947-70E740481C1C}">
                          <a14:useLocalDpi xmlns:a14="http://schemas.microsoft.com/office/drawing/2010/main" val="0"/>
                        </a:ext>
                      </a:extLst>
                    </a:blip>
                    <a:stretch>
                      <a:fillRect/>
                    </a:stretch>
                  </pic:blipFill>
                  <pic:spPr>
                    <a:xfrm>
                      <a:off x="0" y="0"/>
                      <a:ext cx="2470053" cy="1781172"/>
                    </a:xfrm>
                    <a:prstGeom prst="rect">
                      <a:avLst/>
                    </a:prstGeom>
                  </pic:spPr>
                </pic:pic>
              </a:graphicData>
            </a:graphic>
          </wp:inline>
        </w:drawing>
      </w:r>
      <w:r w:rsidRPr="00305683">
        <w:rPr>
          <w:lang w:val="en-AU" w:eastAsia="en-AU"/>
        </w:rPr>
        <w:t xml:space="preserve">   b)</w:t>
      </w:r>
      <w:r w:rsidRPr="00305683">
        <w:rPr>
          <w:noProof/>
        </w:rPr>
        <w:t xml:space="preserve">  </w:t>
      </w:r>
      <w:r w:rsidRPr="00305683">
        <w:rPr>
          <w:noProof/>
          <w:lang w:val="en-GB" w:bidi="ar-SA"/>
        </w:rPr>
        <w:drawing>
          <wp:inline distT="0" distB="0" distL="0" distR="0" wp14:anchorId="4484D7C6" wp14:editId="3756AA49">
            <wp:extent cx="2377440" cy="183000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5">
                      <a:extLst>
                        <a:ext uri="{28A0092B-C50C-407E-A947-70E740481C1C}">
                          <a14:useLocalDpi xmlns:a14="http://schemas.microsoft.com/office/drawing/2010/main" val="0"/>
                        </a:ext>
                      </a:extLst>
                    </a:blip>
                    <a:stretch>
                      <a:fillRect/>
                    </a:stretch>
                  </pic:blipFill>
                  <pic:spPr>
                    <a:xfrm>
                      <a:off x="0" y="0"/>
                      <a:ext cx="2377440" cy="1830004"/>
                    </a:xfrm>
                    <a:prstGeom prst="rect">
                      <a:avLst/>
                    </a:prstGeom>
                  </pic:spPr>
                </pic:pic>
              </a:graphicData>
            </a:graphic>
          </wp:inline>
        </w:drawing>
      </w:r>
    </w:p>
    <w:p w:rsidR="00F46C9E" w:rsidRDefault="008C7854" w:rsidP="000A1C3D">
      <w:pPr>
        <w:pStyle w:val="BodyText"/>
        <w:jc w:val="center"/>
        <w:rPr>
          <w:lang w:val="en-AU"/>
        </w:rPr>
      </w:pPr>
      <w:r>
        <w:rPr>
          <w:lang w:val="en-AU"/>
        </w:rPr>
        <w:t>Figure 2</w:t>
      </w:r>
      <w:r w:rsidR="00305683" w:rsidRPr="00305683">
        <w:rPr>
          <w:lang w:val="en-AU"/>
        </w:rPr>
        <w:t>: Instrumentation of interlocking structure on shake table, a. schematic diagram, and b. test set up</w:t>
      </w:r>
    </w:p>
    <w:p w:rsidR="002B1881" w:rsidRDefault="002B1881" w:rsidP="000A1C3D">
      <w:pPr>
        <w:pStyle w:val="BodyText"/>
        <w:jc w:val="center"/>
        <w:rPr>
          <w:lang w:val="en-AU"/>
        </w:rPr>
      </w:pPr>
    </w:p>
    <w:tbl>
      <w:tblPr>
        <w:tblStyle w:val="PlainTable21"/>
        <w:tblW w:w="0" w:type="auto"/>
        <w:jc w:val="center"/>
        <w:tblLook w:val="04A0" w:firstRow="1" w:lastRow="0" w:firstColumn="1" w:lastColumn="0" w:noHBand="0" w:noVBand="1"/>
      </w:tblPr>
      <w:tblGrid>
        <w:gridCol w:w="1944"/>
        <w:gridCol w:w="4038"/>
        <w:gridCol w:w="2633"/>
      </w:tblGrid>
      <w:tr w:rsidR="004B6D13" w:rsidRPr="00CC3D39" w:rsidTr="002617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Borders>
              <w:top w:val="nil"/>
              <w:bottom w:val="single" w:sz="4" w:space="0" w:color="auto"/>
            </w:tcBorders>
          </w:tcPr>
          <w:p w:rsidR="004B6D13" w:rsidRPr="004B6D13" w:rsidRDefault="004B6D13" w:rsidP="002B1881">
            <w:pPr>
              <w:jc w:val="center"/>
              <w:rPr>
                <w:b w:val="0"/>
                <w:lang w:val="en-AU" w:eastAsia="en-AU"/>
              </w:rPr>
            </w:pPr>
            <w:r w:rsidRPr="004B6D13">
              <w:rPr>
                <w:b w:val="0"/>
              </w:rPr>
              <w:t xml:space="preserve">Table </w:t>
            </w:r>
            <w:r>
              <w:rPr>
                <w:b w:val="0"/>
              </w:rPr>
              <w:t>3</w:t>
            </w:r>
            <w:r w:rsidRPr="004B6D13">
              <w:rPr>
                <w:b w:val="0"/>
              </w:rPr>
              <w:noBreakHyphen/>
              <w:t>Table should be in the following format</w:t>
            </w:r>
          </w:p>
        </w:tc>
      </w:tr>
      <w:tr w:rsidR="00CC3D39" w:rsidRPr="00CC3D39" w:rsidTr="002617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rsidR="00CC3D39" w:rsidRPr="002617F0" w:rsidRDefault="00CC3D39" w:rsidP="00C345BE">
            <w:pPr>
              <w:rPr>
                <w:lang w:val="en-AU" w:eastAsia="en-AU"/>
              </w:rPr>
            </w:pPr>
            <w:r w:rsidRPr="002617F0">
              <w:rPr>
                <w:lang w:val="en-AU" w:eastAsia="en-AU"/>
              </w:rPr>
              <w:t>Structure</w:t>
            </w:r>
          </w:p>
        </w:tc>
        <w:tc>
          <w:tcPr>
            <w:tcW w:w="0" w:type="auto"/>
            <w:tcBorders>
              <w:top w:val="single" w:sz="4" w:space="0" w:color="auto"/>
              <w:bottom w:val="single" w:sz="4" w:space="0" w:color="auto"/>
            </w:tcBorders>
          </w:tcPr>
          <w:p w:rsidR="00CC3D39" w:rsidRPr="002617F0" w:rsidRDefault="00CC3D39" w:rsidP="00C345BE">
            <w:pPr>
              <w:cnfStyle w:val="000000100000" w:firstRow="0" w:lastRow="0" w:firstColumn="0" w:lastColumn="0" w:oddVBand="0" w:evenVBand="0" w:oddHBand="1" w:evenHBand="0" w:firstRowFirstColumn="0" w:firstRowLastColumn="0" w:lastRowFirstColumn="0" w:lastRowLastColumn="0"/>
              <w:rPr>
                <w:b/>
                <w:lang w:val="en-AU" w:eastAsia="en-AU"/>
              </w:rPr>
            </w:pPr>
            <w:r w:rsidRPr="002617F0">
              <w:rPr>
                <w:b/>
                <w:lang w:val="en-AU" w:eastAsia="en-AU"/>
              </w:rPr>
              <w:t>Averaged energy absorbed in one cycle (Nm)</w:t>
            </w:r>
          </w:p>
        </w:tc>
        <w:tc>
          <w:tcPr>
            <w:tcW w:w="0" w:type="auto"/>
            <w:tcBorders>
              <w:top w:val="single" w:sz="4" w:space="0" w:color="auto"/>
              <w:bottom w:val="single" w:sz="4" w:space="0" w:color="auto"/>
            </w:tcBorders>
          </w:tcPr>
          <w:p w:rsidR="00CC3D39" w:rsidRPr="002617F0" w:rsidRDefault="00CC3D39" w:rsidP="00C345BE">
            <w:pPr>
              <w:cnfStyle w:val="000000100000" w:firstRow="0" w:lastRow="0" w:firstColumn="0" w:lastColumn="0" w:oddVBand="0" w:evenVBand="0" w:oddHBand="1" w:evenHBand="0" w:firstRowFirstColumn="0" w:firstRowLastColumn="0" w:lastRowFirstColumn="0" w:lastRowLastColumn="0"/>
              <w:rPr>
                <w:b/>
                <w:lang w:val="en-AU" w:eastAsia="en-AU"/>
              </w:rPr>
            </w:pPr>
            <w:r w:rsidRPr="002617F0">
              <w:rPr>
                <w:b/>
                <w:lang w:val="en-AU" w:eastAsia="en-AU"/>
              </w:rPr>
              <w:t>Total energy absorbed (Nm)</w:t>
            </w:r>
          </w:p>
        </w:tc>
      </w:tr>
      <w:tr w:rsidR="0051742B" w:rsidRPr="00CC3D39" w:rsidTr="002617F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vAlign w:val="center"/>
          </w:tcPr>
          <w:p w:rsidR="0051742B" w:rsidRPr="007E5629" w:rsidRDefault="0051742B" w:rsidP="002617F0">
            <w:pPr>
              <w:spacing w:after="0"/>
              <w:jc w:val="left"/>
              <w:rPr>
                <w:b w:val="0"/>
                <w:lang w:val="en-AU" w:eastAsia="en-AU"/>
              </w:rPr>
            </w:pPr>
            <w:r w:rsidRPr="007E5629">
              <w:rPr>
                <w:b w:val="0"/>
                <w:lang w:val="en-AU" w:eastAsia="en-AU"/>
              </w:rPr>
              <w:t>Eight-blocks column</w:t>
            </w:r>
          </w:p>
        </w:tc>
        <w:tc>
          <w:tcPr>
            <w:tcW w:w="0" w:type="auto"/>
            <w:tcBorders>
              <w:top w:val="single" w:sz="4" w:space="0" w:color="auto"/>
              <w:bottom w:val="nil"/>
            </w:tcBorders>
            <w:vAlign w:val="center"/>
          </w:tcPr>
          <w:p w:rsidR="0051742B" w:rsidRPr="00CC3D39" w:rsidRDefault="0051742B" w:rsidP="002617F0">
            <w:pPr>
              <w:spacing w:after="0"/>
              <w:jc w:val="center"/>
              <w:cnfStyle w:val="000000000000" w:firstRow="0" w:lastRow="0" w:firstColumn="0" w:lastColumn="0" w:oddVBand="0" w:evenVBand="0" w:oddHBand="0" w:evenHBand="0" w:firstRowFirstColumn="0" w:firstRowLastColumn="0" w:lastRowFirstColumn="0" w:lastRowLastColumn="0"/>
              <w:rPr>
                <w:lang w:val="en-AU" w:eastAsia="en-AU"/>
              </w:rPr>
            </w:pPr>
            <w:r w:rsidRPr="00CC3D39">
              <w:rPr>
                <w:lang w:val="en-AU" w:eastAsia="en-AU"/>
              </w:rPr>
              <w:t>0.32</w:t>
            </w:r>
          </w:p>
        </w:tc>
        <w:tc>
          <w:tcPr>
            <w:tcW w:w="0" w:type="auto"/>
            <w:tcBorders>
              <w:top w:val="single" w:sz="4" w:space="0" w:color="auto"/>
              <w:bottom w:val="nil"/>
            </w:tcBorders>
            <w:vAlign w:val="center"/>
          </w:tcPr>
          <w:p w:rsidR="0051742B" w:rsidRPr="00CC3D39" w:rsidRDefault="0051742B" w:rsidP="002617F0">
            <w:pPr>
              <w:spacing w:after="0"/>
              <w:jc w:val="center"/>
              <w:cnfStyle w:val="000000000000" w:firstRow="0" w:lastRow="0" w:firstColumn="0" w:lastColumn="0" w:oddVBand="0" w:evenVBand="0" w:oddHBand="0" w:evenHBand="0" w:firstRowFirstColumn="0" w:firstRowLastColumn="0" w:lastRowFirstColumn="0" w:lastRowLastColumn="0"/>
              <w:rPr>
                <w:lang w:val="en-AU" w:eastAsia="en-AU"/>
              </w:rPr>
            </w:pPr>
            <w:r w:rsidRPr="00CC3D39">
              <w:rPr>
                <w:lang w:val="en-AU" w:eastAsia="en-AU"/>
              </w:rPr>
              <w:t>22</w:t>
            </w:r>
          </w:p>
        </w:tc>
      </w:tr>
      <w:tr w:rsidR="0051742B" w:rsidRPr="00CC3D39" w:rsidTr="002617F0">
        <w:trPr>
          <w:cnfStyle w:val="000000100000" w:firstRow="0" w:lastRow="0" w:firstColumn="0" w:lastColumn="0" w:oddVBand="0" w:evenVBand="0" w:oddHBand="1" w:evenHBand="0" w:firstRowFirstColumn="0" w:firstRowLastColumn="0" w:lastRowFirstColumn="0" w:lastRowLastColumn="0"/>
          <w:trHeight w:val="608"/>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vAlign w:val="center"/>
          </w:tcPr>
          <w:p w:rsidR="0051742B" w:rsidRPr="007E5629" w:rsidRDefault="0051742B" w:rsidP="002617F0">
            <w:pPr>
              <w:spacing w:after="0"/>
              <w:jc w:val="left"/>
              <w:rPr>
                <w:b w:val="0"/>
                <w:lang w:val="en-AU" w:eastAsia="en-AU"/>
              </w:rPr>
            </w:pPr>
            <w:r>
              <w:rPr>
                <w:b w:val="0"/>
                <w:lang w:val="en-AU" w:eastAsia="en-AU"/>
              </w:rPr>
              <w:t>Seven</w:t>
            </w:r>
            <w:r w:rsidRPr="007E5629">
              <w:rPr>
                <w:b w:val="0"/>
                <w:lang w:val="en-AU" w:eastAsia="en-AU"/>
              </w:rPr>
              <w:t>-blocks column</w:t>
            </w:r>
          </w:p>
        </w:tc>
        <w:tc>
          <w:tcPr>
            <w:tcW w:w="0" w:type="auto"/>
            <w:tcBorders>
              <w:top w:val="nil"/>
              <w:bottom w:val="nil"/>
            </w:tcBorders>
            <w:vAlign w:val="center"/>
          </w:tcPr>
          <w:p w:rsidR="0051742B" w:rsidRPr="00CC3D39" w:rsidRDefault="0051742B" w:rsidP="002617F0">
            <w:pPr>
              <w:spacing w:after="0"/>
              <w:jc w:val="center"/>
              <w:cnfStyle w:val="000000100000" w:firstRow="0" w:lastRow="0" w:firstColumn="0" w:lastColumn="0" w:oddVBand="0" w:evenVBand="0" w:oddHBand="1" w:evenHBand="0" w:firstRowFirstColumn="0" w:firstRowLastColumn="0" w:lastRowFirstColumn="0" w:lastRowLastColumn="0"/>
              <w:rPr>
                <w:lang w:val="en-AU" w:eastAsia="en-AU"/>
              </w:rPr>
            </w:pPr>
            <w:r w:rsidRPr="00CC3D39">
              <w:rPr>
                <w:lang w:val="en-AU" w:eastAsia="en-AU"/>
              </w:rPr>
              <w:t>0.32</w:t>
            </w:r>
          </w:p>
        </w:tc>
        <w:tc>
          <w:tcPr>
            <w:tcW w:w="0" w:type="auto"/>
            <w:tcBorders>
              <w:top w:val="nil"/>
              <w:bottom w:val="nil"/>
            </w:tcBorders>
            <w:vAlign w:val="center"/>
          </w:tcPr>
          <w:p w:rsidR="0051742B" w:rsidRPr="00CC3D39" w:rsidRDefault="0051742B" w:rsidP="002617F0">
            <w:pPr>
              <w:spacing w:after="0"/>
              <w:jc w:val="center"/>
              <w:cnfStyle w:val="000000100000" w:firstRow="0" w:lastRow="0" w:firstColumn="0" w:lastColumn="0" w:oddVBand="0" w:evenVBand="0" w:oddHBand="1" w:evenHBand="0" w:firstRowFirstColumn="0" w:firstRowLastColumn="0" w:lastRowFirstColumn="0" w:lastRowLastColumn="0"/>
              <w:rPr>
                <w:lang w:val="en-AU" w:eastAsia="en-AU"/>
              </w:rPr>
            </w:pPr>
            <w:r w:rsidRPr="00CC3D39">
              <w:rPr>
                <w:lang w:val="en-AU" w:eastAsia="en-AU"/>
              </w:rPr>
              <w:t>22</w:t>
            </w:r>
          </w:p>
        </w:tc>
      </w:tr>
      <w:tr w:rsidR="0051742B" w:rsidRPr="00CC3D39" w:rsidTr="002617F0">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vAlign w:val="center"/>
          </w:tcPr>
          <w:p w:rsidR="0051742B" w:rsidRPr="007E5629" w:rsidRDefault="00114D33" w:rsidP="002617F0">
            <w:pPr>
              <w:spacing w:after="0"/>
              <w:jc w:val="left"/>
              <w:rPr>
                <w:b w:val="0"/>
                <w:lang w:val="en-AU" w:eastAsia="en-AU"/>
              </w:rPr>
            </w:pPr>
            <w:r>
              <w:rPr>
                <w:b w:val="0"/>
                <w:lang w:val="en-AU" w:eastAsia="en-AU"/>
              </w:rPr>
              <w:t>Six</w:t>
            </w:r>
            <w:r w:rsidR="0051742B" w:rsidRPr="007E5629">
              <w:rPr>
                <w:b w:val="0"/>
                <w:lang w:val="en-AU" w:eastAsia="en-AU"/>
              </w:rPr>
              <w:t>-blocks column</w:t>
            </w:r>
          </w:p>
        </w:tc>
        <w:tc>
          <w:tcPr>
            <w:tcW w:w="0" w:type="auto"/>
            <w:tcBorders>
              <w:top w:val="nil"/>
              <w:bottom w:val="single" w:sz="4" w:space="0" w:color="auto"/>
            </w:tcBorders>
            <w:vAlign w:val="center"/>
          </w:tcPr>
          <w:p w:rsidR="0051742B" w:rsidRPr="00CC3D39" w:rsidRDefault="0051742B" w:rsidP="002617F0">
            <w:pPr>
              <w:spacing w:after="0"/>
              <w:jc w:val="center"/>
              <w:cnfStyle w:val="000000000000" w:firstRow="0" w:lastRow="0" w:firstColumn="0" w:lastColumn="0" w:oddVBand="0" w:evenVBand="0" w:oddHBand="0" w:evenHBand="0" w:firstRowFirstColumn="0" w:firstRowLastColumn="0" w:lastRowFirstColumn="0" w:lastRowLastColumn="0"/>
              <w:rPr>
                <w:lang w:val="en-AU" w:eastAsia="en-AU"/>
              </w:rPr>
            </w:pPr>
            <w:r w:rsidRPr="00CC3D39">
              <w:rPr>
                <w:lang w:val="en-AU" w:eastAsia="en-AU"/>
              </w:rPr>
              <w:t>0.32</w:t>
            </w:r>
          </w:p>
        </w:tc>
        <w:tc>
          <w:tcPr>
            <w:tcW w:w="0" w:type="auto"/>
            <w:tcBorders>
              <w:top w:val="nil"/>
              <w:bottom w:val="single" w:sz="4" w:space="0" w:color="auto"/>
            </w:tcBorders>
            <w:vAlign w:val="center"/>
          </w:tcPr>
          <w:p w:rsidR="0051742B" w:rsidRPr="00CC3D39" w:rsidRDefault="0051742B" w:rsidP="002617F0">
            <w:pPr>
              <w:spacing w:after="0"/>
              <w:jc w:val="center"/>
              <w:cnfStyle w:val="000000000000" w:firstRow="0" w:lastRow="0" w:firstColumn="0" w:lastColumn="0" w:oddVBand="0" w:evenVBand="0" w:oddHBand="0" w:evenHBand="0" w:firstRowFirstColumn="0" w:firstRowLastColumn="0" w:lastRowFirstColumn="0" w:lastRowLastColumn="0"/>
              <w:rPr>
                <w:lang w:val="en-AU" w:eastAsia="en-AU"/>
              </w:rPr>
            </w:pPr>
            <w:r w:rsidRPr="00CC3D39">
              <w:rPr>
                <w:lang w:val="en-AU" w:eastAsia="en-AU"/>
              </w:rPr>
              <w:t>22</w:t>
            </w:r>
          </w:p>
        </w:tc>
      </w:tr>
    </w:tbl>
    <w:p w:rsidR="00CC3D39" w:rsidRDefault="00CC3D39" w:rsidP="00C345BE"/>
    <w:p w:rsidR="00B949F8" w:rsidRPr="004A6E5C" w:rsidRDefault="00B949F8" w:rsidP="004A6E5C">
      <w:pPr>
        <w:pStyle w:val="Heading2"/>
        <w:spacing w:beforeLines="120" w:before="288"/>
        <w:ind w:left="426" w:hanging="426"/>
        <w:rPr>
          <w:b w:val="0"/>
          <w:bCs/>
        </w:rPr>
      </w:pPr>
      <w:r w:rsidRPr="004A6E5C">
        <w:rPr>
          <w:b w:val="0"/>
          <w:bCs/>
        </w:rPr>
        <w:t>Equations</w:t>
      </w:r>
    </w:p>
    <w:p w:rsidR="00B949F8" w:rsidRPr="00B949F8" w:rsidRDefault="00B949F8" w:rsidP="00BD5CD5">
      <w:r w:rsidRPr="00B949F8">
        <w:t xml:space="preserve">The equations are an exception to the </w:t>
      </w:r>
      <w:r w:rsidRPr="00C345BE">
        <w:t>prescribed</w:t>
      </w:r>
      <w:r w:rsidRPr="00B949F8">
        <w:t xml:space="preserve">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B949F8" w:rsidRPr="00B949F8" w:rsidRDefault="00B949F8" w:rsidP="00BD5CD5">
      <w:r w:rsidRPr="00B949F8">
        <w:t>Number equations consecutively. Equation numbers, within parentheses, are to position flush right, as in (1), using a right tab stop. To make your equations more com</w:t>
      </w:r>
      <w:r w:rsidR="00C345BE">
        <w:t>pact, you may use the solidus (/</w:t>
      </w:r>
      <w:r w:rsidRPr="00B949F8">
        <w:t>), the exp function, or appropriate exponents. Italicize Roman symbols for quantities and variables, but not Greek symbols. Use a long dash rather than a hyphen for a minus sign. Punctuate equations with commas or periods when they are part of a sentence, as in</w:t>
      </w:r>
    </w:p>
    <w:p w:rsidR="00B949F8" w:rsidRPr="00B949F8" w:rsidRDefault="00B949F8" w:rsidP="00C345BE">
      <w:pPr>
        <w:pStyle w:val="equation"/>
        <w:rPr>
          <w:rFonts w:eastAsia="MS Mincho" w:cs="Times New Roman"/>
        </w:rPr>
      </w:pPr>
      <w:r w:rsidRPr="00B949F8">
        <w:rPr>
          <w:rFonts w:eastAsia="MS Mincho" w:cs="Times New Roman"/>
        </w:rPr>
        <w:tab/>
      </w:r>
      <w:r>
        <w:t></w:t>
      </w:r>
      <w:r>
        <w:t></w:t>
      </w:r>
      <w:r>
        <w:t></w:t>
      </w:r>
      <w:r>
        <w:t></w:t>
      </w:r>
      <w:r>
        <w:t></w:t>
      </w:r>
      <w:r>
        <w:t></w:t>
      </w:r>
      <w:r>
        <w:t></w:t>
      </w:r>
      <w:r>
        <w:t></w:t>
      </w:r>
      <w:r>
        <w:t></w:t>
      </w:r>
      <w:r>
        <w:t></w:t>
      </w:r>
      <w:r>
        <w:t></w:t>
      </w:r>
      <w:r w:rsidRPr="00B949F8">
        <w:rPr>
          <w:rFonts w:cs="Times New Roman"/>
        </w:rPr>
        <w:tab/>
      </w:r>
      <w:r w:rsidRPr="00B949F8">
        <w:t></w:t>
      </w:r>
      <w:r w:rsidRPr="00B949F8">
        <w:t></w:t>
      </w:r>
      <w:r w:rsidRPr="00B949F8">
        <w:t></w:t>
      </w:r>
    </w:p>
    <w:p w:rsidR="009A1D91" w:rsidRPr="00B949F8" w:rsidRDefault="00B949F8" w:rsidP="00BD5CD5">
      <w:r w:rsidRPr="00B949F8">
        <w:t>Note that the equation is centered using a center tab stop. Be sure that the symbols in your equation have been defined before or immediately following the equation. Use “(1)”, not “Eq. (1)” or “equation (1)”, except at the beginning of a sentence: “Equation (1) is . . .”</w:t>
      </w:r>
    </w:p>
    <w:p w:rsidR="00806785" w:rsidRPr="00B2074B" w:rsidRDefault="00BA1BE9" w:rsidP="00EE21E0">
      <w:pPr>
        <w:pStyle w:val="Heading1"/>
      </w:pPr>
      <w:r w:rsidRPr="00B2074B">
        <w:t>CONCLUSION</w:t>
      </w:r>
    </w:p>
    <w:p w:rsidR="00CB016D" w:rsidRPr="00507940" w:rsidRDefault="00CB016D" w:rsidP="00BD5CD5">
      <w:r>
        <w:t>Following conclusions can be drawn from the conducted study:</w:t>
      </w:r>
    </w:p>
    <w:p w:rsidR="00CB016D" w:rsidRPr="00BD5CD5" w:rsidRDefault="00CB016D" w:rsidP="00BD5CD5">
      <w:pPr>
        <w:pStyle w:val="ListParagraph"/>
        <w:numPr>
          <w:ilvl w:val="0"/>
          <w:numId w:val="18"/>
        </w:numPr>
        <w:rPr>
          <w:color w:val="000000"/>
        </w:rPr>
      </w:pPr>
      <w:r w:rsidRPr="00BD5CD5">
        <w:rPr>
          <w:color w:val="000000"/>
        </w:rPr>
        <w:t>Locally developed low-cost shake table is good enough to study the dynamic behavior.</w:t>
      </w:r>
    </w:p>
    <w:p w:rsidR="00CB016D" w:rsidRPr="00BD5CD5" w:rsidRDefault="00CB016D" w:rsidP="00BD5CD5">
      <w:pPr>
        <w:pStyle w:val="ListParagraph"/>
        <w:numPr>
          <w:ilvl w:val="0"/>
          <w:numId w:val="18"/>
        </w:numPr>
        <w:rPr>
          <w:color w:val="000000"/>
        </w:rPr>
      </w:pPr>
      <w:r w:rsidRPr="00BD5CD5">
        <w:rPr>
          <w:color w:val="000000"/>
        </w:rPr>
        <w:t>Column response (averaged acceleration, velocity and displacement) is increased a little bit at its top compared to applied loading at foundation.</w:t>
      </w:r>
    </w:p>
    <w:p w:rsidR="00CB016D" w:rsidRPr="00BD5CD5" w:rsidRDefault="00CB016D" w:rsidP="00BD5CD5">
      <w:pPr>
        <w:pStyle w:val="ListParagraph"/>
        <w:numPr>
          <w:ilvl w:val="0"/>
          <w:numId w:val="18"/>
        </w:numPr>
        <w:rPr>
          <w:color w:val="000000"/>
        </w:rPr>
      </w:pPr>
      <w:r w:rsidRPr="00BD5CD5">
        <w:rPr>
          <w:color w:val="000000"/>
        </w:rPr>
        <w:t>Energy absorption (22 Nm) is due to interlocking plastic-block uplifts during applied harmonic loading.</w:t>
      </w:r>
    </w:p>
    <w:p w:rsidR="00CB016D" w:rsidRPr="00BD5CD5" w:rsidRDefault="00CB016D" w:rsidP="00BD5CD5">
      <w:pPr>
        <w:pStyle w:val="ListParagraph"/>
        <w:numPr>
          <w:ilvl w:val="0"/>
          <w:numId w:val="18"/>
        </w:numPr>
        <w:rPr>
          <w:color w:val="000000"/>
        </w:rPr>
      </w:pPr>
      <w:r w:rsidRPr="00BD5CD5">
        <w:rPr>
          <w:color w:val="000000"/>
        </w:rPr>
        <w:t>Experimental values of column response are in good agreement with empirical values.</w:t>
      </w:r>
    </w:p>
    <w:p w:rsidR="00BA1BE9" w:rsidRDefault="00CB016D" w:rsidP="00BD5CD5">
      <w:r>
        <w:rPr>
          <w:color w:val="000000"/>
        </w:rPr>
        <w:t>The above outcome is favorable indicating the exploration of its in-depth behavior</w:t>
      </w:r>
      <w:r>
        <w:t>. Next step should be the dynamic behavior of interlocking plastic-block wall</w:t>
      </w:r>
      <w:r w:rsidRPr="00C87DA5">
        <w:rPr>
          <w:color w:val="000000"/>
        </w:rPr>
        <w:t>.  Numerical modelling on mechanism of energy dissipation and influence of reducing the mass on it is planned in parallel research.</w:t>
      </w:r>
    </w:p>
    <w:p w:rsidR="00BA1BE9" w:rsidRPr="00B2074B" w:rsidRDefault="00BA1BE9" w:rsidP="00EE21E0">
      <w:pPr>
        <w:pStyle w:val="Heading1"/>
      </w:pPr>
      <w:r w:rsidRPr="002627E6">
        <w:t>Appendix</w:t>
      </w:r>
    </w:p>
    <w:p w:rsidR="00BA1BE9" w:rsidRDefault="00BA1BE9" w:rsidP="00290A7D">
      <w:pPr>
        <w:pStyle w:val="Text"/>
        <w:ind w:firstLine="0"/>
      </w:pPr>
      <w:r>
        <w:t>Appendixes, if needed, appear before the acknowledgment.</w:t>
      </w:r>
    </w:p>
    <w:p w:rsidR="00BA1BE9" w:rsidRPr="00B2074B" w:rsidRDefault="00BA1BE9" w:rsidP="004A6E5C">
      <w:pPr>
        <w:pStyle w:val="Heading1"/>
        <w:numPr>
          <w:ilvl w:val="0"/>
          <w:numId w:val="0"/>
        </w:numPr>
        <w:ind w:left="432" w:hanging="432"/>
      </w:pPr>
      <w:r w:rsidRPr="00B2074B">
        <w:t>Acknowledgment</w:t>
      </w:r>
    </w:p>
    <w:p w:rsidR="00BA1BE9" w:rsidRDefault="00CB016D" w:rsidP="00BD5CD5">
      <w:r w:rsidRPr="00CB016D">
        <w:t>The authors would like to thank every person/department who helped thorough out the research work, particularly EE department, ORIC and Engr. Dr. Munir Ahmed. The careful review and constructive suggestions by the anonymous reviewers are gratefully acknowledged.</w:t>
      </w:r>
    </w:p>
    <w:p w:rsidR="00E66B20" w:rsidRPr="00E66B20" w:rsidRDefault="00E66B20" w:rsidP="004A6E5C">
      <w:pPr>
        <w:pStyle w:val="Heading1"/>
        <w:numPr>
          <w:ilvl w:val="0"/>
          <w:numId w:val="0"/>
        </w:numPr>
        <w:ind w:left="432" w:hanging="432"/>
        <w:sectPr w:rsidR="00E66B20" w:rsidRPr="00E66B20" w:rsidSect="00CB016D">
          <w:type w:val="continuous"/>
          <w:pgSz w:w="12240" w:h="15840" w:code="1"/>
          <w:pgMar w:top="1843" w:right="1080" w:bottom="1009" w:left="1440" w:header="547" w:footer="446" w:gutter="0"/>
          <w:cols w:space="288"/>
          <w:docGrid w:linePitch="360"/>
        </w:sectPr>
      </w:pPr>
      <w:r>
        <w:t>References</w:t>
      </w:r>
    </w:p>
    <w:p w:rsidR="00CC52EB" w:rsidRPr="00CC52EB" w:rsidRDefault="00CA3AA1" w:rsidP="00CC52EB">
      <w:pPr>
        <w:pStyle w:val="EndNoteBibliography"/>
        <w:spacing w:after="0"/>
        <w:ind w:left="720" w:hanging="720"/>
      </w:pPr>
      <w:r>
        <w:fldChar w:fldCharType="begin"/>
      </w:r>
      <w:r>
        <w:instrText xml:space="preserve"> ADDIN EN.REFLIST </w:instrText>
      </w:r>
      <w:r>
        <w:fldChar w:fldCharType="separate"/>
      </w:r>
      <w:bookmarkStart w:id="0" w:name="_ENREF_1"/>
      <w:r w:rsidR="00CC52EB" w:rsidRPr="00CC52EB">
        <w:t>[1]</w:t>
      </w:r>
      <w:r w:rsidR="00CC52EB" w:rsidRPr="00CC52EB">
        <w:tab/>
        <w:t xml:space="preserve">M. U. Farooqi and M. Ali, "Effect of pre-treatment and content of wheat straw on energy absorption capability of concrete," </w:t>
      </w:r>
      <w:r w:rsidR="00CC52EB" w:rsidRPr="00CC52EB">
        <w:rPr>
          <w:i/>
        </w:rPr>
        <w:t xml:space="preserve">Construction and Building Materials, </w:t>
      </w:r>
      <w:r w:rsidR="00CC52EB" w:rsidRPr="00CC52EB">
        <w:t>vol. 224, pp. 572-583, 2019.</w:t>
      </w:r>
      <w:bookmarkEnd w:id="0"/>
    </w:p>
    <w:p w:rsidR="00CC52EB" w:rsidRPr="00CC52EB" w:rsidRDefault="00CC52EB" w:rsidP="00CC52EB">
      <w:pPr>
        <w:pStyle w:val="EndNoteBibliography"/>
        <w:spacing w:after="0"/>
        <w:ind w:left="720" w:hanging="720"/>
      </w:pPr>
      <w:bookmarkStart w:id="1" w:name="_ENREF_2"/>
      <w:r w:rsidRPr="00CC52EB">
        <w:t>[2]</w:t>
      </w:r>
      <w:r w:rsidRPr="00CC52EB">
        <w:tab/>
        <w:t xml:space="preserve">M. Khan, M. Cao, and M. Ali, "Effect of basalt fibers on mechanical properties of calcium carbonate whisker-steel fiber reinforced concrete," </w:t>
      </w:r>
      <w:r w:rsidRPr="00CC52EB">
        <w:rPr>
          <w:i/>
        </w:rPr>
        <w:t xml:space="preserve">Construction and Building Materials, </w:t>
      </w:r>
      <w:r w:rsidRPr="00CC52EB">
        <w:t>vol. 192, pp. 742-753, 2018.</w:t>
      </w:r>
      <w:bookmarkEnd w:id="1"/>
    </w:p>
    <w:p w:rsidR="00CC52EB" w:rsidRPr="00CC52EB" w:rsidRDefault="00CC52EB" w:rsidP="00CC52EB">
      <w:pPr>
        <w:pStyle w:val="EndNoteBibliography"/>
        <w:spacing w:after="0"/>
        <w:ind w:left="720" w:hanging="720"/>
      </w:pPr>
      <w:bookmarkStart w:id="2" w:name="_ENREF_3"/>
      <w:r w:rsidRPr="00CC52EB">
        <w:t>[3]</w:t>
      </w:r>
      <w:r w:rsidRPr="00CC52EB">
        <w:tab/>
        <w:t xml:space="preserve">N. Shafiq, S. S. S. Gardezi, M. F. Nuruddin, and N. A. W. Abdullah Zawawi, "Recurrent carbon footprint assessment and forecasting for conventional housing in tropical regions: A Malaysian case study," </w:t>
      </w:r>
      <w:r w:rsidRPr="00CC52EB">
        <w:rPr>
          <w:i/>
        </w:rPr>
        <w:t xml:space="preserve">Environmental Progress &amp; Sustainable Energy, </w:t>
      </w:r>
      <w:r w:rsidRPr="00CC52EB">
        <w:t>vol. 37, pp. 839-849, 2018.</w:t>
      </w:r>
      <w:bookmarkEnd w:id="2"/>
    </w:p>
    <w:p w:rsidR="00CC52EB" w:rsidRPr="00CC52EB" w:rsidRDefault="00CC52EB" w:rsidP="00CC52EB">
      <w:pPr>
        <w:pStyle w:val="EndNoteBibliography"/>
        <w:spacing w:after="0"/>
        <w:ind w:left="720" w:hanging="720"/>
      </w:pPr>
      <w:bookmarkStart w:id="3" w:name="_ENREF_4"/>
      <w:r w:rsidRPr="00CC52EB">
        <w:t>[4]</w:t>
      </w:r>
      <w:r w:rsidRPr="00CC52EB">
        <w:tab/>
        <w:t xml:space="preserve">M. Ali, "Role of post-tensioned coconut-fibre ropes in mortar-free interlocking concrete construction during seismic loadings," </w:t>
      </w:r>
      <w:r w:rsidRPr="00CC52EB">
        <w:rPr>
          <w:i/>
        </w:rPr>
        <w:t xml:space="preserve">KSCE Journal of Civil Engineering, </w:t>
      </w:r>
      <w:r w:rsidRPr="00CC52EB">
        <w:t>vol. 22, pp. 1336-1343, 2018.</w:t>
      </w:r>
      <w:bookmarkEnd w:id="3"/>
    </w:p>
    <w:p w:rsidR="00CC52EB" w:rsidRPr="00CC52EB" w:rsidRDefault="00CC52EB" w:rsidP="00CC52EB">
      <w:pPr>
        <w:pStyle w:val="EndNoteBibliography"/>
        <w:ind w:left="720" w:hanging="720"/>
      </w:pPr>
      <w:bookmarkStart w:id="4" w:name="_ENREF_5"/>
      <w:r w:rsidRPr="00CC52EB">
        <w:t>[5]</w:t>
      </w:r>
      <w:r w:rsidRPr="00CC52EB">
        <w:tab/>
        <w:t>U. A. Umar, N. Shafiq, A. Malakahmad, M. F. Nurudin, M. F. Khamidi, S. A. Farhan</w:t>
      </w:r>
      <w:r w:rsidRPr="00CC52EB">
        <w:rPr>
          <w:i/>
        </w:rPr>
        <w:t>, et al.</w:t>
      </w:r>
      <w:r w:rsidRPr="00CC52EB">
        <w:t xml:space="preserve">, "4D BIM application in AEC industry: impact on integrated project delivery," </w:t>
      </w:r>
      <w:r w:rsidRPr="00CC52EB">
        <w:rPr>
          <w:i/>
        </w:rPr>
        <w:t xml:space="preserve">Research Journal of Applied Sciences, Engineering and Technology, </w:t>
      </w:r>
      <w:r w:rsidRPr="00CC52EB">
        <w:t>vol. 10, pp. 547-552, 2015.</w:t>
      </w:r>
      <w:bookmarkEnd w:id="4"/>
    </w:p>
    <w:p w:rsidR="0099582D" w:rsidRDefault="00CA3AA1" w:rsidP="00B25D3E">
      <w:pPr>
        <w:tabs>
          <w:tab w:val="left" w:pos="8088"/>
        </w:tabs>
        <w:jc w:val="center"/>
        <w:rPr>
          <w:b/>
          <w:sz w:val="24"/>
        </w:rPr>
      </w:pPr>
      <w:r>
        <w:fldChar w:fldCharType="end"/>
      </w:r>
      <w:r w:rsidR="00E97EA6" w:rsidRPr="00E97EA6">
        <w:rPr>
          <w:b/>
          <w:sz w:val="24"/>
        </w:rPr>
        <w:t>Note:</w:t>
      </w:r>
      <w:r w:rsidR="00CC52EB" w:rsidRPr="00E97EA6">
        <w:rPr>
          <w:b/>
          <w:sz w:val="24"/>
        </w:rPr>
        <w:t xml:space="preserve"> Please </w:t>
      </w:r>
      <w:r w:rsidR="00E97EA6">
        <w:rPr>
          <w:b/>
          <w:sz w:val="24"/>
        </w:rPr>
        <w:t>use IEEE format for referencing.</w:t>
      </w:r>
    </w:p>
    <w:p w:rsidR="00E97EA6" w:rsidRPr="00E97EA6" w:rsidRDefault="00E97EA6" w:rsidP="00420973">
      <w:pPr>
        <w:tabs>
          <w:tab w:val="left" w:pos="8088"/>
        </w:tabs>
        <w:rPr>
          <w:b/>
          <w:sz w:val="24"/>
        </w:rPr>
      </w:pPr>
      <w:bookmarkStart w:id="5" w:name="_GoBack"/>
      <w:bookmarkEnd w:id="5"/>
    </w:p>
    <w:sectPr w:rsidR="00E97EA6" w:rsidRPr="00E97EA6"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01BA" w:rsidRDefault="009B01BA" w:rsidP="00C345BE">
      <w:r>
        <w:separator/>
      </w:r>
    </w:p>
  </w:endnote>
  <w:endnote w:type="continuationSeparator" w:id="0">
    <w:p w:rsidR="009B01BA" w:rsidRDefault="009B01BA" w:rsidP="00C34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884446"/>
      <w:docPartObj>
        <w:docPartGallery w:val="Page Numbers (Bottom of Page)"/>
        <w:docPartUnique/>
      </w:docPartObj>
    </w:sdtPr>
    <w:sdtEndPr/>
    <w:sdtContent>
      <w:sdt>
        <w:sdtPr>
          <w:id w:val="1728636285"/>
          <w:docPartObj>
            <w:docPartGallery w:val="Page Numbers (Top of Page)"/>
            <w:docPartUnique/>
          </w:docPartObj>
        </w:sdtPr>
        <w:sdtEndPr/>
        <w:sdtContent>
          <w:p w:rsidR="00916D12" w:rsidRPr="00390C1B" w:rsidRDefault="00390C1B" w:rsidP="00390C1B">
            <w:pPr>
              <w:pStyle w:val="Footer"/>
              <w:jc w:val="center"/>
            </w:pPr>
            <w:r w:rsidRPr="00390C1B">
              <w:t xml:space="preserve">Page </w:t>
            </w:r>
            <w:r w:rsidRPr="00390C1B">
              <w:rPr>
                <w:bCs/>
                <w:sz w:val="24"/>
                <w:szCs w:val="24"/>
              </w:rPr>
              <w:fldChar w:fldCharType="begin"/>
            </w:r>
            <w:r w:rsidRPr="00390C1B">
              <w:rPr>
                <w:bCs/>
              </w:rPr>
              <w:instrText xml:space="preserve"> PAGE </w:instrText>
            </w:r>
            <w:r w:rsidRPr="00390C1B">
              <w:rPr>
                <w:bCs/>
                <w:sz w:val="24"/>
                <w:szCs w:val="24"/>
              </w:rPr>
              <w:fldChar w:fldCharType="separate"/>
            </w:r>
            <w:r w:rsidR="009B01BA">
              <w:rPr>
                <w:bCs/>
                <w:noProof/>
              </w:rPr>
              <w:t>1</w:t>
            </w:r>
            <w:r w:rsidRPr="00390C1B">
              <w:rPr>
                <w:bCs/>
                <w:sz w:val="24"/>
                <w:szCs w:val="24"/>
              </w:rPr>
              <w:fldChar w:fldCharType="end"/>
            </w:r>
            <w:r w:rsidRPr="00390C1B">
              <w:t xml:space="preserve"> of </w:t>
            </w:r>
            <w:r w:rsidRPr="00390C1B">
              <w:rPr>
                <w:bCs/>
                <w:sz w:val="24"/>
                <w:szCs w:val="24"/>
              </w:rPr>
              <w:fldChar w:fldCharType="begin"/>
            </w:r>
            <w:r w:rsidRPr="00390C1B">
              <w:rPr>
                <w:bCs/>
              </w:rPr>
              <w:instrText xml:space="preserve"> NUMPAGES  </w:instrText>
            </w:r>
            <w:r w:rsidRPr="00390C1B">
              <w:rPr>
                <w:bCs/>
                <w:sz w:val="24"/>
                <w:szCs w:val="24"/>
              </w:rPr>
              <w:fldChar w:fldCharType="separate"/>
            </w:r>
            <w:r w:rsidR="009B01BA">
              <w:rPr>
                <w:bCs/>
                <w:noProof/>
              </w:rPr>
              <w:t>1</w:t>
            </w:r>
            <w:r w:rsidRPr="00390C1B">
              <w:rPr>
                <w:bCs/>
                <w:sz w:val="24"/>
                <w:szCs w:val="24"/>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01BA" w:rsidRDefault="009B01BA" w:rsidP="00C345BE">
      <w:r>
        <w:separator/>
      </w:r>
    </w:p>
  </w:footnote>
  <w:footnote w:type="continuationSeparator" w:id="0">
    <w:p w:rsidR="009B01BA" w:rsidRDefault="009B01BA" w:rsidP="00C345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7325" w:rsidRPr="00317325" w:rsidRDefault="004B07B7" w:rsidP="004B07B7">
    <w:pPr>
      <w:widowControl w:val="0"/>
      <w:tabs>
        <w:tab w:val="left" w:pos="1056"/>
        <w:tab w:val="center" w:pos="5040"/>
      </w:tabs>
      <w:autoSpaceDE w:val="0"/>
      <w:autoSpaceDN w:val="0"/>
      <w:spacing w:after="0"/>
      <w:jc w:val="left"/>
      <w:rPr>
        <w:rFonts w:eastAsia="Times New Roman"/>
        <w:b/>
        <w:i/>
        <w:color w:val="000000" w:themeColor="text1"/>
        <w:sz w:val="24"/>
        <w:szCs w:val="24"/>
        <w:lang w:eastAsia="en-US" w:bidi="ar-SA"/>
      </w:rPr>
    </w:pPr>
    <w:r>
      <w:rPr>
        <w:b/>
        <w:noProof/>
        <w:lang w:val="en-GB" w:bidi="ar-SA"/>
      </w:rPr>
      <w:drawing>
        <wp:anchor distT="0" distB="0" distL="114300" distR="114300" simplePos="0" relativeHeight="251659264" behindDoc="1" locked="0" layoutInCell="1" allowOverlap="1" wp14:anchorId="52508CFD" wp14:editId="773D9E19">
          <wp:simplePos x="0" y="0"/>
          <wp:positionH relativeFrom="column">
            <wp:posOffset>356235</wp:posOffset>
          </wp:positionH>
          <wp:positionV relativeFrom="page">
            <wp:posOffset>182880</wp:posOffset>
          </wp:positionV>
          <wp:extent cx="784860" cy="690762"/>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LOGO-9.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84860" cy="690762"/>
                  </a:xfrm>
                  <a:prstGeom prst="rect">
                    <a:avLst/>
                  </a:prstGeom>
                </pic:spPr>
              </pic:pic>
            </a:graphicData>
          </a:graphic>
          <wp14:sizeRelH relativeFrom="margin">
            <wp14:pctWidth>0</wp14:pctWidth>
          </wp14:sizeRelH>
          <wp14:sizeRelV relativeFrom="margin">
            <wp14:pctHeight>0</wp14:pctHeight>
          </wp14:sizeRelV>
        </wp:anchor>
      </w:drawing>
    </w:r>
    <w:r>
      <w:rPr>
        <w:rFonts w:eastAsia="Times New Roman"/>
        <w:b/>
        <w:i/>
        <w:color w:val="000000" w:themeColor="text1"/>
        <w:sz w:val="24"/>
        <w:szCs w:val="24"/>
        <w:lang w:eastAsia="en-US" w:bidi="ar-SA"/>
      </w:rPr>
      <w:tab/>
    </w:r>
    <w:r>
      <w:rPr>
        <w:rFonts w:eastAsia="Times New Roman"/>
        <w:b/>
        <w:i/>
        <w:color w:val="000000" w:themeColor="text1"/>
        <w:sz w:val="24"/>
        <w:szCs w:val="24"/>
        <w:lang w:eastAsia="en-US" w:bidi="ar-SA"/>
      </w:rPr>
      <w:tab/>
    </w:r>
    <w:r w:rsidR="007414C9">
      <w:rPr>
        <w:rFonts w:eastAsia="Times New Roman"/>
        <w:b/>
        <w:i/>
        <w:color w:val="000000" w:themeColor="text1"/>
        <w:sz w:val="24"/>
        <w:szCs w:val="24"/>
        <w:lang w:eastAsia="en-US" w:bidi="ar-SA"/>
      </w:rPr>
      <w:t xml:space="preserve">        </w:t>
    </w:r>
    <w:r w:rsidR="007E5629" w:rsidRPr="00317325">
      <w:rPr>
        <w:rFonts w:eastAsia="Times New Roman"/>
        <w:b/>
        <w:i/>
        <w:color w:val="000000" w:themeColor="text1"/>
        <w:sz w:val="24"/>
        <w:szCs w:val="24"/>
        <w:lang w:eastAsia="en-US" w:bidi="ar-SA"/>
      </w:rPr>
      <w:t>2</w:t>
    </w:r>
    <w:r w:rsidR="007E5629" w:rsidRPr="00317325">
      <w:rPr>
        <w:rFonts w:eastAsia="Times New Roman"/>
        <w:b/>
        <w:i/>
        <w:color w:val="000000" w:themeColor="text1"/>
        <w:sz w:val="24"/>
        <w:szCs w:val="24"/>
        <w:vertAlign w:val="superscript"/>
        <w:lang w:eastAsia="en-US" w:bidi="ar-SA"/>
      </w:rPr>
      <w:t>nd</w:t>
    </w:r>
    <w:r w:rsidR="007E5629" w:rsidRPr="00317325">
      <w:rPr>
        <w:rFonts w:eastAsia="Times New Roman"/>
        <w:color w:val="000000" w:themeColor="text1"/>
        <w:sz w:val="24"/>
        <w:szCs w:val="24"/>
        <w:lang w:eastAsia="en-US" w:bidi="ar-SA"/>
      </w:rPr>
      <w:t xml:space="preserve"> </w:t>
    </w:r>
    <w:r w:rsidR="00317325" w:rsidRPr="00317325">
      <w:rPr>
        <w:rFonts w:eastAsia="Times New Roman"/>
        <w:b/>
        <w:i/>
        <w:color w:val="000000" w:themeColor="text1"/>
        <w:sz w:val="24"/>
        <w:szCs w:val="24"/>
        <w:lang w:eastAsia="en-US" w:bidi="ar-SA"/>
      </w:rPr>
      <w:t>Conference on Sustainability</w:t>
    </w:r>
    <w:r w:rsidR="00317325" w:rsidRPr="00317325">
      <w:rPr>
        <w:rFonts w:eastAsia="Times New Roman"/>
        <w:color w:val="000000" w:themeColor="text1"/>
        <w:sz w:val="24"/>
        <w:szCs w:val="24"/>
        <w:lang w:eastAsia="en-US" w:bidi="ar-SA"/>
      </w:rPr>
      <w:t xml:space="preserve"> </w:t>
    </w:r>
    <w:r w:rsidR="00317325" w:rsidRPr="00317325">
      <w:rPr>
        <w:rFonts w:eastAsia="Times New Roman"/>
        <w:b/>
        <w:bCs/>
        <w:i/>
        <w:iCs/>
        <w:color w:val="000000" w:themeColor="text1"/>
        <w:sz w:val="24"/>
        <w:szCs w:val="24"/>
        <w:lang w:eastAsia="en-US" w:bidi="ar-SA"/>
      </w:rPr>
      <w:t>in Civil Engineering</w:t>
    </w:r>
    <w:r w:rsidR="00317325" w:rsidRPr="00317325">
      <w:rPr>
        <w:rFonts w:eastAsia="Times New Roman"/>
        <w:color w:val="000000" w:themeColor="text1"/>
        <w:sz w:val="24"/>
        <w:szCs w:val="24"/>
        <w:lang w:eastAsia="en-US" w:bidi="ar-SA"/>
      </w:rPr>
      <w:t xml:space="preserve"> </w:t>
    </w:r>
    <w:r w:rsidR="00317325" w:rsidRPr="00317325">
      <w:rPr>
        <w:rFonts w:eastAsia="Times New Roman"/>
        <w:b/>
        <w:i/>
        <w:color w:val="000000" w:themeColor="text1"/>
        <w:sz w:val="24"/>
        <w:szCs w:val="24"/>
        <w:lang w:eastAsia="en-US" w:bidi="ar-SA"/>
      </w:rPr>
      <w:t>(CSCE’20)</w:t>
    </w:r>
  </w:p>
  <w:p w:rsidR="007E5629" w:rsidRDefault="004B07B7" w:rsidP="004B07B7">
    <w:pPr>
      <w:widowControl w:val="0"/>
      <w:tabs>
        <w:tab w:val="left" w:pos="1728"/>
        <w:tab w:val="center" w:pos="5400"/>
        <w:tab w:val="left" w:pos="7728"/>
      </w:tabs>
      <w:autoSpaceDE w:val="0"/>
      <w:autoSpaceDN w:val="0"/>
      <w:spacing w:after="0"/>
      <w:jc w:val="left"/>
      <w:rPr>
        <w:rFonts w:eastAsia="Times New Roman"/>
        <w:bCs/>
        <w:iCs/>
        <w:color w:val="000000" w:themeColor="text1"/>
        <w:sz w:val="24"/>
        <w:szCs w:val="24"/>
        <w:lang w:eastAsia="en-US" w:bidi="ar-SA"/>
      </w:rPr>
    </w:pPr>
    <w:r>
      <w:rPr>
        <w:rFonts w:eastAsia="Times New Roman"/>
        <w:bCs/>
        <w:iCs/>
        <w:color w:val="000000" w:themeColor="text1"/>
        <w:sz w:val="24"/>
        <w:szCs w:val="24"/>
        <w:lang w:eastAsia="en-US" w:bidi="ar-SA"/>
      </w:rPr>
      <w:tab/>
    </w:r>
    <w:r>
      <w:rPr>
        <w:rFonts w:eastAsia="Times New Roman"/>
        <w:bCs/>
        <w:iCs/>
        <w:color w:val="000000" w:themeColor="text1"/>
        <w:sz w:val="24"/>
        <w:szCs w:val="24"/>
        <w:lang w:eastAsia="en-US" w:bidi="ar-SA"/>
      </w:rPr>
      <w:tab/>
    </w:r>
    <w:r w:rsidR="00317325" w:rsidRPr="00317325">
      <w:rPr>
        <w:rFonts w:eastAsia="Times New Roman"/>
        <w:bCs/>
        <w:iCs/>
        <w:color w:val="000000" w:themeColor="text1"/>
        <w:sz w:val="24"/>
        <w:szCs w:val="24"/>
        <w:lang w:eastAsia="en-US" w:bidi="ar-SA"/>
      </w:rPr>
      <w:t>Department of Civil Engineering</w:t>
    </w:r>
  </w:p>
  <w:p w:rsidR="008F1DB5" w:rsidRPr="00317325" w:rsidRDefault="007414C9" w:rsidP="007E5629">
    <w:pPr>
      <w:widowControl w:val="0"/>
      <w:tabs>
        <w:tab w:val="center" w:pos="5400"/>
        <w:tab w:val="left" w:pos="7728"/>
      </w:tabs>
      <w:autoSpaceDE w:val="0"/>
      <w:autoSpaceDN w:val="0"/>
      <w:spacing w:after="0"/>
      <w:jc w:val="center"/>
      <w:rPr>
        <w:rFonts w:eastAsia="Times New Roman"/>
        <w:bCs/>
        <w:iCs/>
        <w:color w:val="000000" w:themeColor="text1"/>
        <w:sz w:val="24"/>
        <w:szCs w:val="24"/>
        <w:lang w:eastAsia="en-US" w:bidi="ar-SA"/>
      </w:rPr>
    </w:pPr>
    <w:r>
      <w:rPr>
        <w:rFonts w:eastAsia="Times New Roman"/>
        <w:bCs/>
        <w:iCs/>
        <w:color w:val="000000" w:themeColor="text1"/>
        <w:sz w:val="24"/>
        <w:szCs w:val="24"/>
        <w:lang w:eastAsia="en-US" w:bidi="ar-SA"/>
      </w:rPr>
      <w:t xml:space="preserve">       </w:t>
    </w:r>
    <w:r w:rsidR="00317325" w:rsidRPr="00317325">
      <w:rPr>
        <w:rFonts w:eastAsia="Times New Roman"/>
        <w:bCs/>
        <w:iCs/>
        <w:color w:val="000000" w:themeColor="text1"/>
        <w:sz w:val="24"/>
        <w:szCs w:val="24"/>
        <w:lang w:eastAsia="en-US" w:bidi="ar-SA"/>
      </w:rPr>
      <w:t>Capital University of Science and Technology, Islamabad Pakista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nsid w:val="25B55970"/>
    <w:multiLevelType w:val="hybridMultilevel"/>
    <w:tmpl w:val="AC5CCED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nsid w:val="3A877D64"/>
    <w:multiLevelType w:val="singleLevel"/>
    <w:tmpl w:val="5DA6FC16"/>
    <w:lvl w:ilvl="0">
      <w:start w:val="1"/>
      <w:numFmt w:val="decimal"/>
      <w:lvlText w:val="[%1]"/>
      <w:lvlJc w:val="left"/>
      <w:pPr>
        <w:tabs>
          <w:tab w:val="num" w:pos="360"/>
        </w:tabs>
        <w:ind w:left="360" w:hanging="360"/>
      </w:pPr>
    </w:lvl>
  </w:abstractNum>
  <w:abstractNum w:abstractNumId="4">
    <w:nsid w:val="3F086471"/>
    <w:multiLevelType w:val="multilevel"/>
    <w:tmpl w:val="9D8469E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nsid w:val="66290139"/>
    <w:multiLevelType w:val="hybridMultilevel"/>
    <w:tmpl w:val="D79C3BDA"/>
    <w:lvl w:ilvl="0" w:tplc="8F5AED5A">
      <w:start w:val="1"/>
      <w:numFmt w:val="decimal"/>
      <w:lvlText w:val="%1."/>
      <w:lvlJc w:val="left"/>
      <w:pPr>
        <w:tabs>
          <w:tab w:val="num" w:pos="720"/>
        </w:tabs>
        <w:ind w:left="720" w:hanging="18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B29234CA">
      <w:start w:val="1"/>
      <w:numFmt w:val="upperLetter"/>
      <w:lvlText w:val="%2."/>
      <w:lvlJc w:val="left"/>
      <w:pPr>
        <w:ind w:left="1440" w:hanging="360"/>
      </w:pPr>
      <w:rPr>
        <w:rFonts w:hint="default"/>
      </w:rPr>
    </w:lvl>
    <w:lvl w:ilvl="2" w:tplc="1F00CBD0" w:tentative="1">
      <w:start w:val="1"/>
      <w:numFmt w:val="lowerRoman"/>
      <w:lvlText w:val="%3."/>
      <w:lvlJc w:val="right"/>
      <w:pPr>
        <w:tabs>
          <w:tab w:val="num" w:pos="2160"/>
        </w:tabs>
        <w:ind w:left="2160" w:hanging="180"/>
      </w:pPr>
    </w:lvl>
    <w:lvl w:ilvl="3" w:tplc="87E28CC8">
      <w:start w:val="1"/>
      <w:numFmt w:val="decimal"/>
      <w:lvlText w:val="%4."/>
      <w:lvlJc w:val="left"/>
      <w:pPr>
        <w:tabs>
          <w:tab w:val="num" w:pos="2880"/>
        </w:tabs>
        <w:ind w:left="2880" w:hanging="360"/>
      </w:pPr>
    </w:lvl>
    <w:lvl w:ilvl="4" w:tplc="64B858B0" w:tentative="1">
      <w:start w:val="1"/>
      <w:numFmt w:val="lowerLetter"/>
      <w:lvlText w:val="%5."/>
      <w:lvlJc w:val="left"/>
      <w:pPr>
        <w:tabs>
          <w:tab w:val="num" w:pos="3600"/>
        </w:tabs>
        <w:ind w:left="3600" w:hanging="360"/>
      </w:pPr>
    </w:lvl>
    <w:lvl w:ilvl="5" w:tplc="DF2EABD4" w:tentative="1">
      <w:start w:val="1"/>
      <w:numFmt w:val="lowerRoman"/>
      <w:lvlText w:val="%6."/>
      <w:lvlJc w:val="right"/>
      <w:pPr>
        <w:tabs>
          <w:tab w:val="num" w:pos="4320"/>
        </w:tabs>
        <w:ind w:left="4320" w:hanging="180"/>
      </w:pPr>
    </w:lvl>
    <w:lvl w:ilvl="6" w:tplc="954C16B6" w:tentative="1">
      <w:start w:val="1"/>
      <w:numFmt w:val="decimal"/>
      <w:lvlText w:val="%7."/>
      <w:lvlJc w:val="left"/>
      <w:pPr>
        <w:tabs>
          <w:tab w:val="num" w:pos="5040"/>
        </w:tabs>
        <w:ind w:left="5040" w:hanging="360"/>
      </w:pPr>
    </w:lvl>
    <w:lvl w:ilvl="7" w:tplc="B5AC36C2" w:tentative="1">
      <w:start w:val="1"/>
      <w:numFmt w:val="lowerLetter"/>
      <w:lvlText w:val="%8."/>
      <w:lvlJc w:val="left"/>
      <w:pPr>
        <w:tabs>
          <w:tab w:val="num" w:pos="5760"/>
        </w:tabs>
        <w:ind w:left="5760" w:hanging="360"/>
      </w:pPr>
    </w:lvl>
    <w:lvl w:ilvl="8" w:tplc="24ECC65E" w:tentative="1">
      <w:start w:val="1"/>
      <w:numFmt w:val="lowerRoman"/>
      <w:lvlText w:val="%9."/>
      <w:lvlJc w:val="right"/>
      <w:pPr>
        <w:tabs>
          <w:tab w:val="num" w:pos="6480"/>
        </w:tabs>
        <w:ind w:left="6480" w:hanging="180"/>
      </w:pPr>
    </w:lvl>
  </w:abstractNum>
  <w:abstractNum w:abstractNumId="8">
    <w:nsid w:val="66AD496A"/>
    <w:multiLevelType w:val="hybridMultilevel"/>
    <w:tmpl w:val="7548C1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6DC3293B"/>
    <w:multiLevelType w:val="singleLevel"/>
    <w:tmpl w:val="3A8EC28E"/>
    <w:lvl w:ilvl="0">
      <w:start w:val="1"/>
      <w:numFmt w:val="decimal"/>
      <w:lvlText w:val="[%1]"/>
      <w:lvlJc w:val="left"/>
      <w:pPr>
        <w:tabs>
          <w:tab w:val="num" w:pos="360"/>
        </w:tabs>
        <w:ind w:left="360" w:hanging="360"/>
      </w:pPr>
    </w:lvl>
  </w:abstractNum>
  <w:abstractNum w:abstractNumId="11">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7"/>
  </w:num>
  <w:num w:numId="2">
    <w:abstractNumId w:val="3"/>
  </w:num>
  <w:num w:numId="3">
    <w:abstractNumId w:val="10"/>
  </w:num>
  <w:num w:numId="4">
    <w:abstractNumId w:val="6"/>
  </w:num>
  <w:num w:numId="5">
    <w:abstractNumId w:val="0"/>
  </w:num>
  <w:num w:numId="6">
    <w:abstractNumId w:val="2"/>
  </w:num>
  <w:num w:numId="7">
    <w:abstractNumId w:val="11"/>
  </w:num>
  <w:num w:numId="8">
    <w:abstractNumId w:val="12"/>
  </w:num>
  <w:num w:numId="9">
    <w:abstractNumId w:val="5"/>
  </w:num>
  <w:num w:numId="10">
    <w:abstractNumId w:val="5"/>
  </w:num>
  <w:num w:numId="11">
    <w:abstractNumId w:val="9"/>
  </w:num>
  <w:num w:numId="12">
    <w:abstractNumId w:val="4"/>
  </w:num>
  <w:num w:numId="13">
    <w:abstractNumId w:val="4"/>
    <w:lvlOverride w:ilvl="0">
      <w:startOverride w:val="1"/>
    </w:lvlOverride>
  </w:num>
  <w:num w:numId="14">
    <w:abstractNumId w:val="4"/>
    <w:lvlOverride w:ilvl="0">
      <w:startOverride w:val="1"/>
    </w:lvlOverride>
  </w:num>
  <w:num w:numId="15">
    <w:abstractNumId w:val="8"/>
  </w:num>
  <w:num w:numId="16">
    <w:abstractNumId w:val="4"/>
  </w:num>
  <w:num w:numId="17">
    <w:abstractNumId w:val="4"/>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formatting="1" w:enforcement="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77ECB"/>
    <w:rsid w:val="00003D74"/>
    <w:rsid w:val="000046D2"/>
    <w:rsid w:val="0001039C"/>
    <w:rsid w:val="0001399B"/>
    <w:rsid w:val="0003247D"/>
    <w:rsid w:val="00032B4C"/>
    <w:rsid w:val="00042491"/>
    <w:rsid w:val="0006092C"/>
    <w:rsid w:val="00060A16"/>
    <w:rsid w:val="0007723D"/>
    <w:rsid w:val="0008198A"/>
    <w:rsid w:val="00083ECA"/>
    <w:rsid w:val="00085D5D"/>
    <w:rsid w:val="00097EAC"/>
    <w:rsid w:val="000A02A6"/>
    <w:rsid w:val="000A1C3D"/>
    <w:rsid w:val="000B2891"/>
    <w:rsid w:val="000C02A9"/>
    <w:rsid w:val="000C1197"/>
    <w:rsid w:val="000C643D"/>
    <w:rsid w:val="000D308D"/>
    <w:rsid w:val="000D342D"/>
    <w:rsid w:val="000D791D"/>
    <w:rsid w:val="000E769A"/>
    <w:rsid w:val="000F1059"/>
    <w:rsid w:val="000F4659"/>
    <w:rsid w:val="0010323E"/>
    <w:rsid w:val="00114D33"/>
    <w:rsid w:val="001257B8"/>
    <w:rsid w:val="001263E3"/>
    <w:rsid w:val="00132633"/>
    <w:rsid w:val="001360E3"/>
    <w:rsid w:val="00140508"/>
    <w:rsid w:val="0014290F"/>
    <w:rsid w:val="00142CB2"/>
    <w:rsid w:val="001509DF"/>
    <w:rsid w:val="00154CF9"/>
    <w:rsid w:val="00156415"/>
    <w:rsid w:val="00170039"/>
    <w:rsid w:val="00171E47"/>
    <w:rsid w:val="00177FB9"/>
    <w:rsid w:val="00193082"/>
    <w:rsid w:val="001962D2"/>
    <w:rsid w:val="00197245"/>
    <w:rsid w:val="001A32B8"/>
    <w:rsid w:val="001A4A33"/>
    <w:rsid w:val="001C1788"/>
    <w:rsid w:val="001E5199"/>
    <w:rsid w:val="001E6A61"/>
    <w:rsid w:val="001E74C3"/>
    <w:rsid w:val="00201908"/>
    <w:rsid w:val="00207267"/>
    <w:rsid w:val="00216F93"/>
    <w:rsid w:val="00217211"/>
    <w:rsid w:val="00223B2A"/>
    <w:rsid w:val="00237623"/>
    <w:rsid w:val="0025573A"/>
    <w:rsid w:val="002617F0"/>
    <w:rsid w:val="002627E6"/>
    <w:rsid w:val="0028683F"/>
    <w:rsid w:val="00287F36"/>
    <w:rsid w:val="00290A7D"/>
    <w:rsid w:val="00291823"/>
    <w:rsid w:val="00291F18"/>
    <w:rsid w:val="00292927"/>
    <w:rsid w:val="002A1A2F"/>
    <w:rsid w:val="002A2A00"/>
    <w:rsid w:val="002A473A"/>
    <w:rsid w:val="002B1881"/>
    <w:rsid w:val="002E312D"/>
    <w:rsid w:val="002E607E"/>
    <w:rsid w:val="002E7BC0"/>
    <w:rsid w:val="002F1D86"/>
    <w:rsid w:val="002F52E5"/>
    <w:rsid w:val="00303665"/>
    <w:rsid w:val="00303D9F"/>
    <w:rsid w:val="00305683"/>
    <w:rsid w:val="003132C5"/>
    <w:rsid w:val="003134F6"/>
    <w:rsid w:val="00317325"/>
    <w:rsid w:val="0032294C"/>
    <w:rsid w:val="003277B4"/>
    <w:rsid w:val="00333DE0"/>
    <w:rsid w:val="003447AE"/>
    <w:rsid w:val="00345284"/>
    <w:rsid w:val="0035561E"/>
    <w:rsid w:val="0037178C"/>
    <w:rsid w:val="00381E5B"/>
    <w:rsid w:val="003821CD"/>
    <w:rsid w:val="00390C1B"/>
    <w:rsid w:val="00391FFD"/>
    <w:rsid w:val="003A5484"/>
    <w:rsid w:val="003C2072"/>
    <w:rsid w:val="003C4DF4"/>
    <w:rsid w:val="003D5063"/>
    <w:rsid w:val="003E05DE"/>
    <w:rsid w:val="003E0D52"/>
    <w:rsid w:val="003E1E62"/>
    <w:rsid w:val="003F5D6E"/>
    <w:rsid w:val="00403B00"/>
    <w:rsid w:val="00405A9B"/>
    <w:rsid w:val="00406212"/>
    <w:rsid w:val="004069D6"/>
    <w:rsid w:val="00407F23"/>
    <w:rsid w:val="0041563B"/>
    <w:rsid w:val="00416101"/>
    <w:rsid w:val="00420973"/>
    <w:rsid w:val="00424157"/>
    <w:rsid w:val="00427691"/>
    <w:rsid w:val="00433274"/>
    <w:rsid w:val="00435DE2"/>
    <w:rsid w:val="00443124"/>
    <w:rsid w:val="00460570"/>
    <w:rsid w:val="004771DD"/>
    <w:rsid w:val="00490599"/>
    <w:rsid w:val="00490ACC"/>
    <w:rsid w:val="004A0EA6"/>
    <w:rsid w:val="004A545B"/>
    <w:rsid w:val="004A6E5C"/>
    <w:rsid w:val="004B07B7"/>
    <w:rsid w:val="004B6D13"/>
    <w:rsid w:val="004B7907"/>
    <w:rsid w:val="004C3C16"/>
    <w:rsid w:val="004C793F"/>
    <w:rsid w:val="004D0991"/>
    <w:rsid w:val="004F6E27"/>
    <w:rsid w:val="00510D66"/>
    <w:rsid w:val="0051742B"/>
    <w:rsid w:val="005178D2"/>
    <w:rsid w:val="00521F1D"/>
    <w:rsid w:val="0053650F"/>
    <w:rsid w:val="005558D1"/>
    <w:rsid w:val="00556B91"/>
    <w:rsid w:val="00560AFF"/>
    <w:rsid w:val="0056697B"/>
    <w:rsid w:val="00584032"/>
    <w:rsid w:val="00594DEA"/>
    <w:rsid w:val="00595BEF"/>
    <w:rsid w:val="005A41C2"/>
    <w:rsid w:val="005B61E1"/>
    <w:rsid w:val="005D3007"/>
    <w:rsid w:val="005E28E7"/>
    <w:rsid w:val="005F4215"/>
    <w:rsid w:val="005F6C90"/>
    <w:rsid w:val="0060764E"/>
    <w:rsid w:val="00632005"/>
    <w:rsid w:val="00642BB6"/>
    <w:rsid w:val="0064442B"/>
    <w:rsid w:val="00651689"/>
    <w:rsid w:val="006611A4"/>
    <w:rsid w:val="00661F85"/>
    <w:rsid w:val="00673D80"/>
    <w:rsid w:val="00676222"/>
    <w:rsid w:val="006874A3"/>
    <w:rsid w:val="006A177C"/>
    <w:rsid w:val="006B036D"/>
    <w:rsid w:val="006B7387"/>
    <w:rsid w:val="006D5814"/>
    <w:rsid w:val="006D7815"/>
    <w:rsid w:val="006F35DB"/>
    <w:rsid w:val="006F4D9A"/>
    <w:rsid w:val="00703EAE"/>
    <w:rsid w:val="00712978"/>
    <w:rsid w:val="007414C9"/>
    <w:rsid w:val="00744ECD"/>
    <w:rsid w:val="00756E19"/>
    <w:rsid w:val="0076040E"/>
    <w:rsid w:val="00774367"/>
    <w:rsid w:val="007813E5"/>
    <w:rsid w:val="00783381"/>
    <w:rsid w:val="00783A46"/>
    <w:rsid w:val="0079254B"/>
    <w:rsid w:val="00792BD4"/>
    <w:rsid w:val="007A6E00"/>
    <w:rsid w:val="007A6ECC"/>
    <w:rsid w:val="007A7A8B"/>
    <w:rsid w:val="007C6EE9"/>
    <w:rsid w:val="007D3977"/>
    <w:rsid w:val="007D592F"/>
    <w:rsid w:val="007E5629"/>
    <w:rsid w:val="007E6867"/>
    <w:rsid w:val="007F2607"/>
    <w:rsid w:val="007F364A"/>
    <w:rsid w:val="00804440"/>
    <w:rsid w:val="00806785"/>
    <w:rsid w:val="00813316"/>
    <w:rsid w:val="00854803"/>
    <w:rsid w:val="0085500F"/>
    <w:rsid w:val="008622A7"/>
    <w:rsid w:val="00877ECB"/>
    <w:rsid w:val="008805D9"/>
    <w:rsid w:val="00882EDE"/>
    <w:rsid w:val="00883944"/>
    <w:rsid w:val="008A1D76"/>
    <w:rsid w:val="008A2B49"/>
    <w:rsid w:val="008A36CF"/>
    <w:rsid w:val="008A79B4"/>
    <w:rsid w:val="008B383C"/>
    <w:rsid w:val="008B403D"/>
    <w:rsid w:val="008B4570"/>
    <w:rsid w:val="008C7854"/>
    <w:rsid w:val="008D133A"/>
    <w:rsid w:val="008E17B1"/>
    <w:rsid w:val="008E199B"/>
    <w:rsid w:val="008E6B65"/>
    <w:rsid w:val="008F1DB5"/>
    <w:rsid w:val="008F2981"/>
    <w:rsid w:val="00901BC5"/>
    <w:rsid w:val="009068B9"/>
    <w:rsid w:val="009100BE"/>
    <w:rsid w:val="00916D12"/>
    <w:rsid w:val="0092512C"/>
    <w:rsid w:val="00934161"/>
    <w:rsid w:val="00942EFC"/>
    <w:rsid w:val="00947C3B"/>
    <w:rsid w:val="00950B4A"/>
    <w:rsid w:val="00964847"/>
    <w:rsid w:val="00967C64"/>
    <w:rsid w:val="0097204F"/>
    <w:rsid w:val="00974320"/>
    <w:rsid w:val="0098240F"/>
    <w:rsid w:val="0098722E"/>
    <w:rsid w:val="0099582D"/>
    <w:rsid w:val="009A1D91"/>
    <w:rsid w:val="009B01BA"/>
    <w:rsid w:val="009B7497"/>
    <w:rsid w:val="009D0D40"/>
    <w:rsid w:val="009D392E"/>
    <w:rsid w:val="009E1BD8"/>
    <w:rsid w:val="009E7F78"/>
    <w:rsid w:val="009F1F79"/>
    <w:rsid w:val="009F7ACB"/>
    <w:rsid w:val="00A04C9F"/>
    <w:rsid w:val="00A11E4C"/>
    <w:rsid w:val="00A12A77"/>
    <w:rsid w:val="00A30289"/>
    <w:rsid w:val="00A31B41"/>
    <w:rsid w:val="00A34166"/>
    <w:rsid w:val="00A454A6"/>
    <w:rsid w:val="00A47184"/>
    <w:rsid w:val="00A5423C"/>
    <w:rsid w:val="00A55468"/>
    <w:rsid w:val="00A6196A"/>
    <w:rsid w:val="00A67C4A"/>
    <w:rsid w:val="00A81BB7"/>
    <w:rsid w:val="00A853B5"/>
    <w:rsid w:val="00A90554"/>
    <w:rsid w:val="00AA569B"/>
    <w:rsid w:val="00AA6911"/>
    <w:rsid w:val="00AB1E10"/>
    <w:rsid w:val="00AC0C5D"/>
    <w:rsid w:val="00AC1929"/>
    <w:rsid w:val="00AC4119"/>
    <w:rsid w:val="00AD0BB0"/>
    <w:rsid w:val="00AD775A"/>
    <w:rsid w:val="00AF19A5"/>
    <w:rsid w:val="00AF654F"/>
    <w:rsid w:val="00AF7B9F"/>
    <w:rsid w:val="00B049D2"/>
    <w:rsid w:val="00B06EF7"/>
    <w:rsid w:val="00B070A1"/>
    <w:rsid w:val="00B2074B"/>
    <w:rsid w:val="00B25D3E"/>
    <w:rsid w:val="00B31503"/>
    <w:rsid w:val="00B41700"/>
    <w:rsid w:val="00B4423C"/>
    <w:rsid w:val="00B52D1E"/>
    <w:rsid w:val="00B55E9C"/>
    <w:rsid w:val="00B60C5D"/>
    <w:rsid w:val="00B71F5F"/>
    <w:rsid w:val="00B7254B"/>
    <w:rsid w:val="00B75D74"/>
    <w:rsid w:val="00B80181"/>
    <w:rsid w:val="00B83956"/>
    <w:rsid w:val="00B852D4"/>
    <w:rsid w:val="00B949F8"/>
    <w:rsid w:val="00B94A59"/>
    <w:rsid w:val="00BA1BE9"/>
    <w:rsid w:val="00BA281B"/>
    <w:rsid w:val="00BB33D3"/>
    <w:rsid w:val="00BB5A11"/>
    <w:rsid w:val="00BB752D"/>
    <w:rsid w:val="00BC427C"/>
    <w:rsid w:val="00BD16D8"/>
    <w:rsid w:val="00BD1842"/>
    <w:rsid w:val="00BD4EDC"/>
    <w:rsid w:val="00BD5CD5"/>
    <w:rsid w:val="00C230F9"/>
    <w:rsid w:val="00C31514"/>
    <w:rsid w:val="00C31FF2"/>
    <w:rsid w:val="00C345BE"/>
    <w:rsid w:val="00C44F4B"/>
    <w:rsid w:val="00C45DAB"/>
    <w:rsid w:val="00C4625C"/>
    <w:rsid w:val="00C65D45"/>
    <w:rsid w:val="00C838F7"/>
    <w:rsid w:val="00CA00E4"/>
    <w:rsid w:val="00CA3AA1"/>
    <w:rsid w:val="00CA6924"/>
    <w:rsid w:val="00CB016D"/>
    <w:rsid w:val="00CB1CC9"/>
    <w:rsid w:val="00CC3D39"/>
    <w:rsid w:val="00CC52EB"/>
    <w:rsid w:val="00CD40E5"/>
    <w:rsid w:val="00CE2F69"/>
    <w:rsid w:val="00CF4A25"/>
    <w:rsid w:val="00D001BC"/>
    <w:rsid w:val="00D02BE6"/>
    <w:rsid w:val="00D0339C"/>
    <w:rsid w:val="00D10DA0"/>
    <w:rsid w:val="00D142BA"/>
    <w:rsid w:val="00D23936"/>
    <w:rsid w:val="00D31A05"/>
    <w:rsid w:val="00D343CC"/>
    <w:rsid w:val="00D40251"/>
    <w:rsid w:val="00D46055"/>
    <w:rsid w:val="00D51EE4"/>
    <w:rsid w:val="00D66527"/>
    <w:rsid w:val="00D80105"/>
    <w:rsid w:val="00D810B8"/>
    <w:rsid w:val="00D930AE"/>
    <w:rsid w:val="00DA2B41"/>
    <w:rsid w:val="00DA407D"/>
    <w:rsid w:val="00DB6C7B"/>
    <w:rsid w:val="00DF3239"/>
    <w:rsid w:val="00DF4B66"/>
    <w:rsid w:val="00E04B7F"/>
    <w:rsid w:val="00E070E9"/>
    <w:rsid w:val="00E154F9"/>
    <w:rsid w:val="00E35EA5"/>
    <w:rsid w:val="00E442B7"/>
    <w:rsid w:val="00E566BA"/>
    <w:rsid w:val="00E625C2"/>
    <w:rsid w:val="00E62C4F"/>
    <w:rsid w:val="00E63190"/>
    <w:rsid w:val="00E6514A"/>
    <w:rsid w:val="00E66B20"/>
    <w:rsid w:val="00E82307"/>
    <w:rsid w:val="00E85723"/>
    <w:rsid w:val="00E918F0"/>
    <w:rsid w:val="00E97EA6"/>
    <w:rsid w:val="00EA1499"/>
    <w:rsid w:val="00EA6ED9"/>
    <w:rsid w:val="00EC2699"/>
    <w:rsid w:val="00EC2D9E"/>
    <w:rsid w:val="00EC6758"/>
    <w:rsid w:val="00EC6ED1"/>
    <w:rsid w:val="00EE21E0"/>
    <w:rsid w:val="00EE2BA4"/>
    <w:rsid w:val="00EE39A6"/>
    <w:rsid w:val="00EE4FFE"/>
    <w:rsid w:val="00EE5655"/>
    <w:rsid w:val="00EF367C"/>
    <w:rsid w:val="00EF7935"/>
    <w:rsid w:val="00EF79D6"/>
    <w:rsid w:val="00F174DB"/>
    <w:rsid w:val="00F176E6"/>
    <w:rsid w:val="00F2064D"/>
    <w:rsid w:val="00F20EA4"/>
    <w:rsid w:val="00F26158"/>
    <w:rsid w:val="00F3004B"/>
    <w:rsid w:val="00F323B2"/>
    <w:rsid w:val="00F46C9E"/>
    <w:rsid w:val="00F627D3"/>
    <w:rsid w:val="00F66541"/>
    <w:rsid w:val="00F67A43"/>
    <w:rsid w:val="00F835DE"/>
    <w:rsid w:val="00F91D78"/>
    <w:rsid w:val="00F97BD5"/>
    <w:rsid w:val="00FA3DC0"/>
    <w:rsid w:val="00FB3536"/>
    <w:rsid w:val="00FC0233"/>
    <w:rsid w:val="00FD021C"/>
    <w:rsid w:val="00FD434A"/>
    <w:rsid w:val="00FD5FFF"/>
    <w:rsid w:val="00FE0F88"/>
    <w:rsid w:val="00FF54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AED3031A-AF58-44BD-A832-1514A4635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45BE"/>
    <w:pPr>
      <w:spacing w:after="240"/>
      <w:jc w:val="both"/>
    </w:pPr>
    <w:rPr>
      <w:rFonts w:eastAsia="MS Mincho"/>
      <w:lang w:eastAsia="en-GB" w:bidi="ar-AE"/>
    </w:rPr>
  </w:style>
  <w:style w:type="paragraph" w:styleId="Heading1">
    <w:name w:val="heading 1"/>
    <w:basedOn w:val="Normal"/>
    <w:next w:val="Normal"/>
    <w:link w:val="Heading1Char"/>
    <w:autoRedefine/>
    <w:qFormat/>
    <w:rsid w:val="00EE21E0"/>
    <w:pPr>
      <w:keepNext/>
      <w:numPr>
        <w:numId w:val="12"/>
      </w:numPr>
      <w:autoSpaceDE w:val="0"/>
      <w:autoSpaceDN w:val="0"/>
      <w:spacing w:before="240" w:after="80"/>
      <w:jc w:val="left"/>
      <w:outlineLvl w:val="0"/>
    </w:pPr>
    <w:rPr>
      <w:b/>
      <w:smallCaps/>
      <w:kern w:val="28"/>
      <w:sz w:val="26"/>
      <w:szCs w:val="26"/>
    </w:rPr>
  </w:style>
  <w:style w:type="paragraph" w:styleId="Heading2">
    <w:name w:val="heading 2"/>
    <w:basedOn w:val="Normal"/>
    <w:next w:val="Normal"/>
    <w:qFormat/>
    <w:rsid w:val="00CB016D"/>
    <w:pPr>
      <w:keepNext/>
      <w:keepLines/>
      <w:numPr>
        <w:ilvl w:val="1"/>
        <w:numId w:val="12"/>
      </w:numPr>
      <w:spacing w:before="120" w:after="60"/>
      <w:jc w:val="left"/>
      <w:outlineLvl w:val="1"/>
    </w:pPr>
    <w:rPr>
      <w:b/>
      <w:i/>
      <w:iCs/>
      <w:sz w:val="22"/>
      <w:lang w:val="en-AU"/>
    </w:rPr>
  </w:style>
  <w:style w:type="paragraph" w:styleId="Heading3">
    <w:name w:val="heading 3"/>
    <w:basedOn w:val="Normal"/>
    <w:next w:val="Normal"/>
    <w:qFormat/>
    <w:rsid w:val="008F2981"/>
    <w:pPr>
      <w:keepNext/>
      <w:numPr>
        <w:ilvl w:val="2"/>
        <w:numId w:val="12"/>
      </w:numPr>
      <w:autoSpaceDE w:val="0"/>
      <w:autoSpaceDN w:val="0"/>
      <w:outlineLvl w:val="2"/>
    </w:pPr>
    <w:rPr>
      <w:i/>
      <w:iCs/>
    </w:rPr>
  </w:style>
  <w:style w:type="paragraph" w:styleId="Heading4">
    <w:name w:val="heading 4"/>
    <w:basedOn w:val="Normal"/>
    <w:next w:val="Normal"/>
    <w:qFormat/>
    <w:rsid w:val="008F2981"/>
    <w:pPr>
      <w:keepNext/>
      <w:numPr>
        <w:ilvl w:val="3"/>
        <w:numId w:val="12"/>
      </w:numPr>
      <w:autoSpaceDE w:val="0"/>
      <w:autoSpaceDN w:val="0"/>
      <w:spacing w:before="240" w:after="60"/>
      <w:outlineLvl w:val="3"/>
    </w:pPr>
    <w:rPr>
      <w:i/>
      <w:iCs/>
      <w:sz w:val="18"/>
      <w:szCs w:val="18"/>
    </w:rPr>
  </w:style>
  <w:style w:type="paragraph" w:styleId="Heading5">
    <w:name w:val="heading 5"/>
    <w:basedOn w:val="Normal"/>
    <w:next w:val="Normal"/>
    <w:qFormat/>
    <w:rsid w:val="008F2981"/>
    <w:pPr>
      <w:numPr>
        <w:ilvl w:val="4"/>
        <w:numId w:val="12"/>
      </w:numPr>
      <w:autoSpaceDE w:val="0"/>
      <w:autoSpaceDN w:val="0"/>
      <w:spacing w:before="240" w:after="60"/>
      <w:outlineLvl w:val="4"/>
    </w:pPr>
    <w:rPr>
      <w:sz w:val="18"/>
      <w:szCs w:val="18"/>
    </w:rPr>
  </w:style>
  <w:style w:type="paragraph" w:styleId="Heading6">
    <w:name w:val="heading 6"/>
    <w:basedOn w:val="Normal"/>
    <w:next w:val="Normal"/>
    <w:qFormat/>
    <w:rsid w:val="008F2981"/>
    <w:pPr>
      <w:numPr>
        <w:ilvl w:val="5"/>
        <w:numId w:val="12"/>
      </w:numPr>
      <w:autoSpaceDE w:val="0"/>
      <w:autoSpaceDN w:val="0"/>
      <w:spacing w:before="240" w:after="60"/>
      <w:outlineLvl w:val="5"/>
    </w:pPr>
    <w:rPr>
      <w:i/>
      <w:iCs/>
      <w:sz w:val="16"/>
      <w:szCs w:val="16"/>
    </w:rPr>
  </w:style>
  <w:style w:type="paragraph" w:styleId="Heading7">
    <w:name w:val="heading 7"/>
    <w:basedOn w:val="Normal"/>
    <w:next w:val="Normal"/>
    <w:qFormat/>
    <w:rsid w:val="008F2981"/>
    <w:pPr>
      <w:numPr>
        <w:ilvl w:val="6"/>
        <w:numId w:val="12"/>
      </w:numPr>
      <w:autoSpaceDE w:val="0"/>
      <w:autoSpaceDN w:val="0"/>
      <w:spacing w:before="240" w:after="60"/>
      <w:outlineLvl w:val="6"/>
    </w:pPr>
    <w:rPr>
      <w:sz w:val="16"/>
      <w:szCs w:val="16"/>
    </w:rPr>
  </w:style>
  <w:style w:type="paragraph" w:styleId="Heading8">
    <w:name w:val="heading 8"/>
    <w:basedOn w:val="Normal"/>
    <w:next w:val="Normal"/>
    <w:qFormat/>
    <w:rsid w:val="008F2981"/>
    <w:pPr>
      <w:numPr>
        <w:ilvl w:val="7"/>
        <w:numId w:val="12"/>
      </w:numPr>
      <w:autoSpaceDE w:val="0"/>
      <w:autoSpaceDN w:val="0"/>
      <w:spacing w:before="240" w:after="60"/>
      <w:outlineLvl w:val="7"/>
    </w:pPr>
    <w:rPr>
      <w:i/>
      <w:iCs/>
      <w:sz w:val="16"/>
      <w:szCs w:val="16"/>
    </w:rPr>
  </w:style>
  <w:style w:type="paragraph" w:styleId="Heading9">
    <w:name w:val="heading 9"/>
    <w:basedOn w:val="Normal"/>
    <w:next w:val="Normal"/>
    <w:qFormat/>
    <w:rsid w:val="008F2981"/>
    <w:pPr>
      <w:numPr>
        <w:ilvl w:val="8"/>
        <w:numId w:val="12"/>
      </w:numPr>
      <w:autoSpaceDE w:val="0"/>
      <w:autoSpaceDN w:val="0"/>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345BE"/>
  </w:style>
  <w:style w:type="character" w:customStyle="1" w:styleId="BodyTextChar">
    <w:name w:val="Body Text Char"/>
    <w:link w:val="BodyText"/>
    <w:rsid w:val="00C345BE"/>
    <w:rPr>
      <w:rFonts w:eastAsia="MS Mincho"/>
      <w:lang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link w:val="FooterChar"/>
    <w:uiPriority w:val="99"/>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pPr>
    <w:rPr>
      <w:sz w:val="16"/>
      <w:szCs w:val="16"/>
    </w:rPr>
  </w:style>
  <w:style w:type="paragraph" w:customStyle="1" w:styleId="Text">
    <w:name w:val="Text"/>
    <w:basedOn w:val="Normal"/>
    <w:rsid w:val="00BA1BE9"/>
    <w:pPr>
      <w:widowControl w:val="0"/>
      <w:autoSpaceDE w:val="0"/>
      <w:autoSpaceDN w:val="0"/>
      <w:spacing w:line="252" w:lineRule="auto"/>
      <w:ind w:firstLine="202"/>
    </w:pPr>
  </w:style>
  <w:style w:type="paragraph" w:customStyle="1" w:styleId="ReferenceHead">
    <w:name w:val="Reference Head"/>
    <w:basedOn w:val="Heading1"/>
    <w:rsid w:val="00BA1BE9"/>
    <w:rPr>
      <w:b w:val="0"/>
      <w:bCs/>
      <w:smallCaps w:val="0"/>
      <w:sz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FC0233"/>
    <w:rPr>
      <w:color w:val="800080"/>
      <w:u w:val="single"/>
    </w:rPr>
  </w:style>
  <w:style w:type="character" w:customStyle="1" w:styleId="FooterChar">
    <w:name w:val="Footer Char"/>
    <w:basedOn w:val="DefaultParagraphFont"/>
    <w:link w:val="Footer"/>
    <w:uiPriority w:val="99"/>
    <w:rsid w:val="00B2074B"/>
    <w:rPr>
      <w:sz w:val="24"/>
      <w:szCs w:val="24"/>
    </w:rPr>
  </w:style>
  <w:style w:type="table" w:customStyle="1" w:styleId="PlainTable21">
    <w:name w:val="Plain Table 21"/>
    <w:basedOn w:val="TableNormal"/>
    <w:uiPriority w:val="42"/>
    <w:rsid w:val="00CC3D39"/>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link w:val="Heading1"/>
    <w:locked/>
    <w:rsid w:val="00EE21E0"/>
    <w:rPr>
      <w:rFonts w:eastAsia="MS Mincho"/>
      <w:b/>
      <w:smallCaps/>
      <w:kern w:val="28"/>
      <w:sz w:val="26"/>
      <w:szCs w:val="26"/>
      <w:lang w:eastAsia="en-GB" w:bidi="ar-AE"/>
    </w:rPr>
  </w:style>
  <w:style w:type="paragraph" w:customStyle="1" w:styleId="equation">
    <w:name w:val="equation"/>
    <w:basedOn w:val="Normal"/>
    <w:uiPriority w:val="99"/>
    <w:rsid w:val="00B949F8"/>
    <w:pPr>
      <w:tabs>
        <w:tab w:val="center" w:pos="2520"/>
        <w:tab w:val="right" w:pos="5040"/>
      </w:tabs>
      <w:spacing w:before="240" w:line="216" w:lineRule="auto"/>
      <w:jc w:val="center"/>
    </w:pPr>
    <w:rPr>
      <w:rFonts w:ascii="Symbol" w:eastAsia="SimSun" w:hAnsi="Symbol" w:cs="Symbol"/>
    </w:rPr>
  </w:style>
  <w:style w:type="paragraph" w:customStyle="1" w:styleId="tablehead">
    <w:name w:val="table head"/>
    <w:uiPriority w:val="99"/>
    <w:rsid w:val="00B949F8"/>
    <w:pPr>
      <w:numPr>
        <w:numId w:val="11"/>
      </w:numPr>
      <w:spacing w:before="240" w:after="120" w:line="216" w:lineRule="auto"/>
      <w:jc w:val="center"/>
    </w:pPr>
    <w:rPr>
      <w:rFonts w:eastAsia="SimSun"/>
      <w:smallCaps/>
      <w:noProof/>
      <w:sz w:val="16"/>
      <w:szCs w:val="16"/>
    </w:rPr>
  </w:style>
  <w:style w:type="paragraph" w:styleId="Title">
    <w:name w:val="Title"/>
    <w:basedOn w:val="Heading1"/>
    <w:next w:val="Normal"/>
    <w:link w:val="TitleChar"/>
    <w:autoRedefine/>
    <w:uiPriority w:val="10"/>
    <w:qFormat/>
    <w:rsid w:val="004A6E5C"/>
    <w:pPr>
      <w:numPr>
        <w:numId w:val="0"/>
      </w:numPr>
      <w:jc w:val="center"/>
    </w:pPr>
    <w:rPr>
      <w:sz w:val="40"/>
      <w:szCs w:val="40"/>
    </w:rPr>
  </w:style>
  <w:style w:type="character" w:customStyle="1" w:styleId="TitleChar">
    <w:name w:val="Title Char"/>
    <w:basedOn w:val="DefaultParagraphFont"/>
    <w:link w:val="Title"/>
    <w:uiPriority w:val="10"/>
    <w:rsid w:val="004A6E5C"/>
    <w:rPr>
      <w:rFonts w:eastAsia="MS Mincho"/>
      <w:b/>
      <w:smallCaps/>
      <w:kern w:val="28"/>
      <w:sz w:val="40"/>
      <w:szCs w:val="40"/>
      <w:lang w:eastAsia="en-GB" w:bidi="ar-AE"/>
    </w:rPr>
  </w:style>
  <w:style w:type="paragraph" w:styleId="ListParagraph">
    <w:name w:val="List Paragraph"/>
    <w:basedOn w:val="Normal"/>
    <w:uiPriority w:val="34"/>
    <w:qFormat/>
    <w:rsid w:val="00C345BE"/>
    <w:pPr>
      <w:ind w:left="720"/>
      <w:contextualSpacing/>
    </w:pPr>
  </w:style>
  <w:style w:type="paragraph" w:styleId="Caption">
    <w:name w:val="caption"/>
    <w:basedOn w:val="Normal"/>
    <w:next w:val="Normal"/>
    <w:autoRedefine/>
    <w:uiPriority w:val="35"/>
    <w:unhideWhenUsed/>
    <w:qFormat/>
    <w:rsid w:val="004B6D13"/>
    <w:pPr>
      <w:spacing w:after="200"/>
    </w:pPr>
    <w:rPr>
      <w:i/>
      <w:iCs/>
      <w:sz w:val="18"/>
      <w:szCs w:val="18"/>
    </w:rPr>
  </w:style>
  <w:style w:type="paragraph" w:customStyle="1" w:styleId="EndNoteBibliographyTitle">
    <w:name w:val="EndNote Bibliography Title"/>
    <w:basedOn w:val="Normal"/>
    <w:link w:val="EndNoteBibliographyTitleChar"/>
    <w:rsid w:val="00CA3AA1"/>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CA3AA1"/>
    <w:rPr>
      <w:rFonts w:eastAsia="MS Mincho"/>
      <w:noProof/>
      <w:lang w:val="en-GB" w:eastAsia="en-GB" w:bidi="ar-AE"/>
    </w:rPr>
  </w:style>
  <w:style w:type="paragraph" w:customStyle="1" w:styleId="EndNoteBibliography">
    <w:name w:val="EndNote Bibliography"/>
    <w:basedOn w:val="Normal"/>
    <w:link w:val="EndNoteBibliographyChar"/>
    <w:rsid w:val="00CA3AA1"/>
    <w:rPr>
      <w:noProof/>
      <w:lang w:val="en-GB"/>
    </w:rPr>
  </w:style>
  <w:style w:type="character" w:customStyle="1" w:styleId="EndNoteBibliographyChar">
    <w:name w:val="EndNote Bibliography Char"/>
    <w:basedOn w:val="DefaultParagraphFont"/>
    <w:link w:val="EndNoteBibliography"/>
    <w:rsid w:val="00CA3AA1"/>
    <w:rPr>
      <w:rFonts w:eastAsia="MS Mincho"/>
      <w:noProof/>
      <w:lang w:val="en-GB" w:eastAsia="en-GB" w:bidi="ar-AE"/>
    </w:rPr>
  </w:style>
  <w:style w:type="table" w:styleId="TableGrid">
    <w:name w:val="Table Grid"/>
    <w:basedOn w:val="TableNormal"/>
    <w:rsid w:val="008C78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DefaultParagraphFont"/>
    <w:uiPriority w:val="99"/>
    <w:semiHidden/>
    <w:unhideWhenUsed/>
    <w:rsid w:val="004A6E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University\Lab%20Engineer\Conference%202020\Data%20from%20Dr.%20Shujaa\CUST%20Conference%202020\5.%20Conference%20Template\samples\email@xyz.com" TargetMode="Externa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email@xyz.com" TargetMode="Externa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3071</Words>
  <Characters>1750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Title of paper</vt:lpstr>
    </vt:vector>
  </TitlesOfParts>
  <Manager>www.ijsrp.org</Manager>
  <Company>IJSRP Inc.</Company>
  <LinksUpToDate>false</LinksUpToDate>
  <CharactersWithSpaces>20536</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International Journal of Scientific and Research Publications, Volume 8, Issue 8, August 2018</dc:subject>
  <dc:creator>Umair Ahmed</dc:creator>
  <cp:keywords>Enter the keywords</cp:keywords>
  <cp:lastModifiedBy>Umair Ahmed</cp:lastModifiedBy>
  <cp:revision>5</cp:revision>
  <cp:lastPrinted>2018-07-07T08:20:00Z</cp:lastPrinted>
  <dcterms:created xsi:type="dcterms:W3CDTF">2020-03-18T08:21:00Z</dcterms:created>
  <dcterms:modified xsi:type="dcterms:W3CDTF">2020-03-18T09:32: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ies>
</file>